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016"/>
      </w:tblGrid>
      <w:tr w:rsidR="008620F4" w:rsidRPr="008620F4" w:rsidTr="008620F4">
        <w:tc>
          <w:tcPr>
            <w:tcW w:w="9016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</w:tcPr>
          <w:p w:rsidR="008620F4" w:rsidRDefault="00A0485D" w:rsidP="008620F4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144"/>
                <w:szCs w:val="56"/>
              </w:rPr>
            </w:pPr>
            <w:bookmarkStart w:id="0" w:name="_GoBack"/>
            <w:bookmarkEnd w:id="0"/>
            <w:r>
              <w:rPr>
                <w:rFonts w:ascii="Times New Roman" w:eastAsia="조선일보명조" w:hAnsi="Times New Roman" w:cs="Times New Roman"/>
                <w:sz w:val="144"/>
                <w:szCs w:val="56"/>
              </w:rPr>
              <w:t xml:space="preserve">01. </w:t>
            </w:r>
            <w:r w:rsidR="008620F4">
              <w:rPr>
                <w:rFonts w:ascii="Times New Roman" w:eastAsia="조선일보명조" w:hAnsi="Times New Roman" w:cs="Times New Roman" w:hint="eastAsia"/>
                <w:sz w:val="144"/>
                <w:szCs w:val="56"/>
              </w:rPr>
              <w:t>Images</w:t>
            </w:r>
            <w:r>
              <w:rPr>
                <w:rFonts w:ascii="Times New Roman" w:eastAsia="조선일보명조" w:hAnsi="Times New Roman" w:cs="Times New Roman"/>
                <w:sz w:val="144"/>
                <w:szCs w:val="56"/>
              </w:rPr>
              <w:t xml:space="preserve"> </w:t>
            </w:r>
          </w:p>
          <w:p w:rsidR="008620F4" w:rsidRPr="008620F4" w:rsidRDefault="008620F4" w:rsidP="008620F4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144"/>
                <w:szCs w:val="56"/>
              </w:rPr>
            </w:pPr>
            <w:r w:rsidRPr="008620F4">
              <w:rPr>
                <w:rFonts w:ascii="Times New Roman" w:eastAsia="조선일보명조" w:hAnsi="Times New Roman" w:cs="Times New Roman"/>
                <w:sz w:val="36"/>
                <w:szCs w:val="56"/>
              </w:rPr>
              <w:t>Noise &amp; Filtering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p w:rsidR="00732080" w:rsidRDefault="00732080" w:rsidP="008620F4">
      <w:pPr>
        <w:jc w:val="center"/>
        <w:rPr>
          <w:sz w:val="48"/>
        </w:rPr>
      </w:pP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628"/>
      </w:tblGrid>
      <w:tr w:rsidR="006A1765" w:rsidTr="006A1765">
        <w:tc>
          <w:tcPr>
            <w:tcW w:w="9628" w:type="dxa"/>
          </w:tcPr>
          <w:p w:rsidR="006A1765" w:rsidRPr="009826BB" w:rsidRDefault="006A1765" w:rsidP="008620F4">
            <w:pPr>
              <w:jc w:val="center"/>
              <w:rPr>
                <w:rFonts w:ascii="나눔명조" w:eastAsia="나눔명조" w:hAnsi="나눔명조"/>
                <w:b/>
                <w:sz w:val="24"/>
              </w:rPr>
            </w:pPr>
            <w:r w:rsidRPr="009826BB">
              <w:rPr>
                <w:rFonts w:ascii="나눔명조" w:eastAsia="나눔명조" w:hAnsi="나눔명조" w:hint="eastAsia"/>
                <w:b/>
                <w:sz w:val="24"/>
              </w:rPr>
              <w:t>과제 요약</w:t>
            </w:r>
          </w:p>
        </w:tc>
      </w:tr>
      <w:tr w:rsidR="006A1765" w:rsidTr="006A1765">
        <w:tc>
          <w:tcPr>
            <w:tcW w:w="9628" w:type="dxa"/>
          </w:tcPr>
          <w:p w:rsidR="006A1765" w:rsidRPr="009826BB" w:rsidRDefault="006A1765" w:rsidP="006A1765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 w:rsidRPr="009826BB">
              <w:rPr>
                <w:rFonts w:ascii="나눔명조" w:eastAsia="나눔명조" w:hAnsi="나눔명조"/>
                <w:b/>
                <w:sz w:val="24"/>
              </w:rPr>
              <w:t xml:space="preserve">1. </w:t>
            </w:r>
            <w:r w:rsidRPr="009826BB">
              <w:rPr>
                <w:rFonts w:ascii="나눔명조" w:eastAsia="나눔명조" w:hAnsi="나눔명조" w:hint="eastAsia"/>
                <w:b/>
                <w:sz w:val="24"/>
              </w:rPr>
              <w:t xml:space="preserve">이미지에 </w:t>
            </w:r>
            <w:r w:rsidRPr="009826BB">
              <w:rPr>
                <w:rFonts w:ascii="나눔명조" w:eastAsia="나눔명조" w:hAnsi="나눔명조"/>
                <w:b/>
                <w:sz w:val="24"/>
              </w:rPr>
              <w:t>Salt-and-pepper, Gaussian Noise</w:t>
            </w:r>
            <w:r w:rsidRPr="009826BB">
              <w:rPr>
                <w:rFonts w:ascii="나눔명조" w:eastAsia="나눔명조" w:hAnsi="나눔명조" w:hint="eastAsia"/>
                <w:b/>
                <w:sz w:val="24"/>
              </w:rPr>
              <w:t xml:space="preserve"> 생성.</w:t>
            </w:r>
          </w:p>
          <w:p w:rsidR="006A1765" w:rsidRPr="009826BB" w:rsidRDefault="006A1765" w:rsidP="006A1765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 w:rsidRPr="009826BB">
              <w:rPr>
                <w:rFonts w:ascii="나눔명조" w:eastAsia="나눔명조" w:hAnsi="나눔명조"/>
                <w:b/>
                <w:sz w:val="24"/>
              </w:rPr>
              <w:t xml:space="preserve">2. Average, Gaussian, Median </w:t>
            </w:r>
            <w:r w:rsidRPr="009826BB">
              <w:rPr>
                <w:rFonts w:ascii="나눔명조" w:eastAsia="나눔명조" w:hAnsi="나눔명조" w:hint="eastAsia"/>
                <w:b/>
                <w:sz w:val="24"/>
              </w:rPr>
              <w:t>필터 적용.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C32AF3" w:rsidRDefault="00C32AF3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2"/>
        <w:gridCol w:w="2338"/>
        <w:gridCol w:w="2213"/>
        <w:gridCol w:w="2213"/>
      </w:tblGrid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제출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일자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2018. 10. 02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전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공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컴퓨터공학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과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목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영상처리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특론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학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번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1004660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담당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교수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이 준 재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이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름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박 준 수</w:t>
            </w:r>
          </w:p>
        </w:tc>
      </w:tr>
    </w:tbl>
    <w:p w:rsidR="00C94BE8" w:rsidRPr="00C94BE8" w:rsidRDefault="00C94BE8" w:rsidP="008620F4">
      <w:pPr>
        <w:jc w:val="center"/>
        <w:rPr>
          <w:sz w:val="48"/>
        </w:rPr>
      </w:pPr>
    </w:p>
    <w:p w:rsidR="00CC7DAA" w:rsidRDefault="00CC7DAA">
      <w:pPr>
        <w:widowControl/>
        <w:wordWrap/>
        <w:autoSpaceDE/>
        <w:autoSpaceDN/>
        <w:rPr>
          <w:rFonts w:ascii="나눔명조" w:eastAsia="나눔명조" w:hAnsi="나눔명조" w:cstheme="majorBidi"/>
          <w:sz w:val="28"/>
          <w:szCs w:val="28"/>
        </w:rPr>
      </w:pPr>
      <w:r>
        <w:rPr>
          <w:rFonts w:ascii="나눔명조" w:eastAsia="나눔명조" w:hAnsi="나눔명조"/>
        </w:rPr>
        <w:br w:type="page"/>
      </w:r>
    </w:p>
    <w:p w:rsidR="00F72820" w:rsidRDefault="00F72820" w:rsidP="00C94BE8">
      <w:pPr>
        <w:pStyle w:val="1"/>
        <w:rPr>
          <w:rFonts w:ascii="조선일보명조" w:eastAsia="조선일보명조" w:hAnsi="조선일보명조" w:cs="조선일보명조"/>
          <w:b/>
          <w:i/>
          <w:u w:val="single"/>
        </w:rPr>
      </w:pPr>
      <w:r w:rsidRPr="00F72820">
        <w:rPr>
          <w:rFonts w:ascii="조선일보명조" w:eastAsia="조선일보명조" w:hAnsi="조선일보명조" w:cs="조선일보명조" w:hint="eastAsia"/>
          <w:b/>
          <w:i/>
          <w:u w:val="single"/>
        </w:rPr>
        <w:lastRenderedPageBreak/>
        <w:t>요 약</w:t>
      </w:r>
    </w:p>
    <w:p w:rsidR="006F5CA4" w:rsidRPr="00E12753" w:rsidRDefault="00A47E8E" w:rsidP="006F5CA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i/>
          <w:sz w:val="22"/>
        </w:rPr>
      </w:pP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이미지에는 다양한 변수들로 인해 원하지 않는 신호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노이즈(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>noise)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가 생길 수 있다.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이를 해결하는 테크닉은 블러(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>blur)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필터(filter)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스무딩(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smoothing)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등으로 알려진 기법이 있다.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이는 각각의 알고리즘의 처리 방식 마다 대상을 선정하는 방법은 다르지만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일반적으로 근처의 대상을 선정해 노이즈가 발생한 지점의 값을 보정하는 방법들을 취한다.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</w:p>
    <w:p w:rsidR="006F5CA4" w:rsidRPr="00E12753" w:rsidRDefault="00A47E8E" w:rsidP="006F5CA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i/>
          <w:sz w:val="22"/>
        </w:rPr>
      </w:pP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본 레포트에서는 이미지에 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Gaussian, Salt-and-pepper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노이즈를 발생시키고, 각각의 이미지들에 몇가지 필터들을 적용해봄으로써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각 필터들의 노이즈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>제거 효과에 대해 실험해보고 그 결과를 검증했으며,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결과적으로 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Salt-and-pepper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노이즈에는 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Median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>필터가 효율적이며,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 Gaussian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>노이즈는 각각의 필터가 육안으로 그 차이를 확인하기 힘든 정도의 차이만 보임을 알 수 있었다.</w:t>
      </w:r>
    </w:p>
    <w:p w:rsidR="000F1D0E" w:rsidRPr="006F5CA4" w:rsidRDefault="000F1D0E" w:rsidP="000F1D0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94BE8" w:rsidRPr="00F72820" w:rsidRDefault="00C94BE8" w:rsidP="00C94BE8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1. 서 론</w:t>
      </w:r>
    </w:p>
    <w:p w:rsidR="00055925" w:rsidRPr="00A0485D" w:rsidRDefault="006502A5" w:rsidP="00A0485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A0485D">
        <w:rPr>
          <w:rFonts w:ascii="조선일보명조" w:eastAsia="조선일보명조" w:hAnsi="조선일보명조" w:cs="조선일보명조" w:hint="eastAsia"/>
          <w:sz w:val="22"/>
        </w:rPr>
        <w:t>신호처리</w:t>
      </w:r>
      <w:r w:rsidR="00055925"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055925" w:rsidRPr="00A0485D">
        <w:rPr>
          <w:rFonts w:ascii="조선일보명조" w:eastAsia="조선일보명조" w:hAnsi="조선일보명조" w:cs="조선일보명조" w:hint="eastAsia"/>
          <w:sz w:val="22"/>
        </w:rPr>
        <w:t>분야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 xml:space="preserve">에서 </w:t>
      </w:r>
      <w:r w:rsidR="00055925" w:rsidRPr="00A0485D">
        <w:rPr>
          <w:rFonts w:ascii="조선일보명조" w:eastAsia="조선일보명조" w:hAnsi="조선일보명조" w:cs="조선일보명조" w:hint="eastAsia"/>
          <w:sz w:val="22"/>
        </w:rPr>
        <w:t>노이즈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(</w:t>
      </w:r>
      <w:r w:rsidR="00055925" w:rsidRPr="00A0485D">
        <w:rPr>
          <w:rFonts w:ascii="조선일보명조" w:eastAsia="조선일보명조" w:hAnsi="조선일보명조" w:cs="조선일보명조" w:hint="eastAsia"/>
          <w:sz w:val="22"/>
        </w:rPr>
        <w:t>잡음,</w:t>
      </w:r>
      <w:r w:rsidR="00055925"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A0485D">
        <w:rPr>
          <w:rFonts w:ascii="조선일보명조" w:eastAsia="조선일보명조" w:hAnsi="조선일보명조" w:cs="조선일보명조"/>
          <w:sz w:val="22"/>
        </w:rPr>
        <w:t>noise)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는 원치 않는 측정,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저장,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전송,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처리 및 변환 등의 과정 중 변형된 신호를 총칭하는 말이다.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즉,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 xml:space="preserve">노이즈의 원래 의미는 </w:t>
      </w:r>
      <w:r w:rsidRPr="00A0485D">
        <w:rPr>
          <w:rFonts w:ascii="조선일보명조" w:eastAsia="조선일보명조" w:hAnsi="조선일보명조" w:cs="조선일보명조"/>
          <w:sz w:val="22"/>
        </w:rPr>
        <w:t>“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원하지 않는 신호</w:t>
      </w:r>
      <w:r w:rsidRPr="00A0485D">
        <w:rPr>
          <w:rFonts w:ascii="조선일보명조" w:eastAsia="조선일보명조" w:hAnsi="조선일보명조" w:cs="조선일보명조"/>
          <w:sz w:val="22"/>
        </w:rPr>
        <w:t>”</w:t>
      </w:r>
      <w:r w:rsidR="00055925" w:rsidRPr="00A0485D">
        <w:rPr>
          <w:rFonts w:ascii="조선일보명조" w:eastAsia="조선일보명조" w:hAnsi="조선일보명조" w:cs="조선일보명조" w:hint="eastAsia"/>
          <w:sz w:val="22"/>
        </w:rPr>
        <w:t xml:space="preserve">이다 </w:t>
      </w:r>
      <w:r w:rsidRPr="00A0485D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A0485D"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Author&gt;Tuzlukov&lt;/Author&gt;&lt;Year&gt;2002&lt;/Year&gt;&lt;RecNum&gt;1&lt;/RecNum&gt;&lt;DisplayText&gt;[1]&lt;/DisplayText&gt;&lt;record&gt;&lt;rec-number&gt;1&lt;/rec-number&gt;&lt;foreign-keys&gt;&lt;key app="EN" db-id="pdd5dd5evvwswaeswduxffryerrdz92vdx0a" timestamp="1538362436"&gt;1&lt;/key&gt;&lt;/foreign-keys&gt;&lt;ref-type name="Book"&gt;6&lt;/ref-type&gt;&lt;contributors&gt;&lt;authors&gt;&lt;author&gt;Tuzlukov, Vyacheslav&lt;/author&gt;&lt;/authors&gt;&lt;/contributors&gt;&lt;titles&gt;&lt;title&gt;Signal processing noise&lt;/title&gt;&lt;/titles&gt;&lt;volume&gt;8&lt;/volume&gt;&lt;dates&gt;&lt;year&gt;2002&lt;/year&gt;&lt;/dates&gt;&lt;publisher&gt;CRC Press&lt;/publisher&gt;&lt;isbn&gt;1420041118&lt;/isbn&gt;&lt;urls&gt;&lt;/urls&gt;&lt;/record&gt;&lt;/Cite&gt;&lt;/EndNote&gt;</w:instrText>
      </w:r>
      <w:r w:rsidRPr="00A0485D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A0485D">
        <w:rPr>
          <w:rFonts w:ascii="조선일보명조" w:eastAsia="조선일보명조" w:hAnsi="조선일보명조" w:cs="조선일보명조"/>
          <w:sz w:val="22"/>
        </w:rPr>
        <w:t>[1]</w:t>
      </w:r>
      <w:r w:rsidRPr="00A0485D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A0485D">
        <w:rPr>
          <w:rFonts w:ascii="조선일보명조" w:eastAsia="조선일보명조" w:hAnsi="조선일보명조" w:cs="조선일보명조" w:hint="eastAsia"/>
          <w:sz w:val="22"/>
        </w:rPr>
        <w:t>.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055925" w:rsidRPr="00A0485D">
        <w:rPr>
          <w:rFonts w:ascii="조선일보명조" w:eastAsia="조선일보명조" w:hAnsi="조선일보명조" w:cs="조선일보명조" w:hint="eastAsia"/>
          <w:sz w:val="22"/>
        </w:rPr>
        <w:t>이를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 xml:space="preserve"> 이미지 처리</w:t>
      </w:r>
      <w:r w:rsidR="00055925" w:rsidRPr="00A0485D">
        <w:rPr>
          <w:rFonts w:ascii="조선일보명조" w:eastAsia="조선일보명조" w:hAnsi="조선일보명조" w:cs="조선일보명조" w:hint="eastAsia"/>
          <w:sz w:val="22"/>
        </w:rPr>
        <w:t xml:space="preserve"> 분야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에 적용하면 밝기,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색 등의 정보가 임의로 변형</w:t>
      </w:r>
      <w:r w:rsidR="00055925" w:rsidRPr="00A0485D">
        <w:rPr>
          <w:rFonts w:ascii="조선일보명조" w:eastAsia="조선일보명조" w:hAnsi="조선일보명조" w:cs="조선일보명조" w:hint="eastAsia"/>
          <w:sz w:val="22"/>
        </w:rPr>
        <w:t>된 것으로 말할 수 있</w:t>
      </w:r>
      <w:r w:rsidR="00D22797" w:rsidRPr="00A0485D">
        <w:rPr>
          <w:rFonts w:ascii="조선일보명조" w:eastAsia="조선일보명조" w:hAnsi="조선일보명조" w:cs="조선일보명조" w:hint="eastAsia"/>
          <w:sz w:val="22"/>
        </w:rPr>
        <w:t xml:space="preserve">으며, </w:t>
      </w:r>
      <w:r w:rsidR="00055925" w:rsidRPr="00A0485D">
        <w:rPr>
          <w:rFonts w:ascii="조선일보명조" w:eastAsia="조선일보명조" w:hAnsi="조선일보명조" w:cs="조선일보명조" w:hint="eastAsia"/>
          <w:sz w:val="22"/>
        </w:rPr>
        <w:t xml:space="preserve">이미지 처리 분야에서 </w:t>
      </w:r>
      <w:r w:rsidR="00CC7DAA" w:rsidRPr="00A0485D">
        <w:rPr>
          <w:rFonts w:ascii="조선일보명조" w:eastAsia="조선일보명조" w:hAnsi="조선일보명조" w:cs="조선일보명조" w:hint="eastAsia"/>
          <w:sz w:val="22"/>
        </w:rPr>
        <w:t>일반적으로 알려진 노이즈는 다음과 같다:</w:t>
      </w:r>
    </w:p>
    <w:p w:rsidR="00CC7DAA" w:rsidRPr="00575F01" w:rsidRDefault="00CC7DAA" w:rsidP="00CC7DAA">
      <w:pPr>
        <w:pStyle w:val="a9"/>
        <w:numPr>
          <w:ilvl w:val="0"/>
          <w:numId w:val="3"/>
        </w:numPr>
        <w:spacing w:line="200" w:lineRule="exact"/>
        <w:ind w:leftChars="0" w:left="806" w:hanging="403"/>
        <w:rPr>
          <w:rFonts w:ascii="조선일보명조" w:eastAsia="조선일보명조" w:hAnsi="조선일보명조" w:cs="조선일보명조"/>
        </w:rPr>
      </w:pPr>
      <w:r w:rsidRPr="00575F01">
        <w:rPr>
          <w:rFonts w:ascii="조선일보명조" w:eastAsia="조선일보명조" w:hAnsi="조선일보명조" w:cs="조선일보명조"/>
        </w:rPr>
        <w:t>Gaussian noise</w:t>
      </w:r>
    </w:p>
    <w:p w:rsidR="00B62888" w:rsidRPr="00575F01" w:rsidRDefault="00CC7DAA" w:rsidP="006E3055">
      <w:pPr>
        <w:pStyle w:val="a9"/>
        <w:numPr>
          <w:ilvl w:val="0"/>
          <w:numId w:val="3"/>
        </w:numPr>
        <w:spacing w:line="200" w:lineRule="exact"/>
        <w:ind w:leftChars="0" w:left="806" w:hanging="403"/>
        <w:rPr>
          <w:rFonts w:ascii="조선일보명조" w:eastAsia="조선일보명조" w:hAnsi="조선일보명조" w:cs="조선일보명조"/>
        </w:rPr>
      </w:pPr>
      <w:r w:rsidRPr="00575F01">
        <w:rPr>
          <w:rFonts w:ascii="조선일보명조" w:eastAsia="조선일보명조" w:hAnsi="조선일보명조" w:cs="조선일보명조"/>
        </w:rPr>
        <w:t>Salt-and-pepper noise</w:t>
      </w:r>
    </w:p>
    <w:p w:rsidR="00B62888" w:rsidRPr="00575F01" w:rsidRDefault="00B62888" w:rsidP="00B62888">
      <w:pPr>
        <w:pStyle w:val="a9"/>
        <w:numPr>
          <w:ilvl w:val="0"/>
          <w:numId w:val="3"/>
        </w:numPr>
        <w:spacing w:line="200" w:lineRule="exact"/>
        <w:ind w:leftChars="0"/>
        <w:rPr>
          <w:rFonts w:ascii="조선일보명조" w:eastAsia="조선일보명조" w:hAnsi="조선일보명조" w:cs="조선일보명조"/>
        </w:rPr>
      </w:pPr>
      <w:r w:rsidRPr="00575F01">
        <w:rPr>
          <w:rFonts w:ascii="조선일보명조" w:eastAsia="조선일보명조" w:hAnsi="조선일보명조" w:cs="조선일보명조"/>
        </w:rPr>
        <w:t>Shot noise</w:t>
      </w:r>
    </w:p>
    <w:p w:rsidR="00B62888" w:rsidRPr="00575F01" w:rsidRDefault="00B62888" w:rsidP="00B62888">
      <w:pPr>
        <w:pStyle w:val="a9"/>
        <w:numPr>
          <w:ilvl w:val="0"/>
          <w:numId w:val="3"/>
        </w:numPr>
        <w:spacing w:line="200" w:lineRule="exact"/>
        <w:ind w:leftChars="0"/>
        <w:rPr>
          <w:rFonts w:ascii="조선일보명조" w:eastAsia="조선일보명조" w:hAnsi="조선일보명조" w:cs="조선일보명조"/>
        </w:rPr>
      </w:pPr>
      <w:r w:rsidRPr="00575F01">
        <w:rPr>
          <w:rFonts w:ascii="조선일보명조" w:eastAsia="조선일보명조" w:hAnsi="조선일보명조" w:cs="조선일보명조"/>
        </w:rPr>
        <w:t>Quantization noise (uniform noise)</w:t>
      </w:r>
    </w:p>
    <w:p w:rsidR="00CC7DAA" w:rsidRPr="00575F01" w:rsidRDefault="00CC7DAA" w:rsidP="00CC7DAA">
      <w:pPr>
        <w:pStyle w:val="a9"/>
        <w:numPr>
          <w:ilvl w:val="0"/>
          <w:numId w:val="3"/>
        </w:numPr>
        <w:spacing w:line="200" w:lineRule="exact"/>
        <w:ind w:leftChars="0" w:left="806" w:hanging="403"/>
        <w:rPr>
          <w:rFonts w:ascii="조선일보명조" w:eastAsia="조선일보명조" w:hAnsi="조선일보명조" w:cs="조선일보명조"/>
        </w:rPr>
      </w:pPr>
      <w:r w:rsidRPr="00575F01">
        <w:rPr>
          <w:rFonts w:ascii="조선일보명조" w:eastAsia="조선일보명조" w:hAnsi="조선일보명조" w:cs="조선일보명조"/>
        </w:rPr>
        <w:t>Film grain</w:t>
      </w:r>
    </w:p>
    <w:p w:rsidR="00CC7DAA" w:rsidRPr="00575F01" w:rsidRDefault="00CC7DAA" w:rsidP="00CC7DAA">
      <w:pPr>
        <w:pStyle w:val="a9"/>
        <w:numPr>
          <w:ilvl w:val="0"/>
          <w:numId w:val="3"/>
        </w:numPr>
        <w:spacing w:line="200" w:lineRule="exact"/>
        <w:ind w:leftChars="0" w:left="806" w:hanging="403"/>
        <w:rPr>
          <w:rFonts w:ascii="조선일보명조" w:eastAsia="조선일보명조" w:hAnsi="조선일보명조" w:cs="조선일보명조"/>
        </w:rPr>
      </w:pPr>
      <w:r w:rsidRPr="00575F01">
        <w:rPr>
          <w:rFonts w:ascii="조선일보명조" w:eastAsia="조선일보명조" w:hAnsi="조선일보명조" w:cs="조선일보명조"/>
        </w:rPr>
        <w:t>Anisotropic noise</w:t>
      </w:r>
    </w:p>
    <w:p w:rsidR="00D013AE" w:rsidRPr="00D013AE" w:rsidRDefault="00CC7DAA" w:rsidP="00D013AE">
      <w:pPr>
        <w:pStyle w:val="a9"/>
        <w:numPr>
          <w:ilvl w:val="0"/>
          <w:numId w:val="3"/>
        </w:numPr>
        <w:spacing w:line="200" w:lineRule="exact"/>
        <w:ind w:leftChars="0" w:left="806" w:hanging="403"/>
        <w:rPr>
          <w:rFonts w:ascii="조선일보명조" w:eastAsia="조선일보명조" w:hAnsi="조선일보명조" w:cs="조선일보명조"/>
        </w:rPr>
      </w:pPr>
      <w:r w:rsidRPr="00575F01">
        <w:rPr>
          <w:rFonts w:ascii="조선일보명조" w:eastAsia="조선일보명조" w:hAnsi="조선일보명조" w:cs="조선일보명조"/>
        </w:rPr>
        <w:t>Periodic noise</w:t>
      </w:r>
    </w:p>
    <w:p w:rsidR="00F43630" w:rsidRPr="00A0485D" w:rsidRDefault="00CC7DAA" w:rsidP="00A0485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A0485D">
        <w:rPr>
          <w:rFonts w:ascii="조선일보명조" w:eastAsia="조선일보명조" w:hAnsi="조선일보명조" w:cs="조선일보명조" w:hint="eastAsia"/>
          <w:sz w:val="22"/>
        </w:rPr>
        <w:t>이들 중,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575F01">
        <w:rPr>
          <w:rFonts w:ascii="조선일보명조" w:eastAsia="조선일보명조" w:hAnsi="조선일보명조" w:cs="조선일보명조"/>
          <w:sz w:val="22"/>
        </w:rPr>
        <w:t xml:space="preserve">Gaussian </w:t>
      </w:r>
      <w:r w:rsidR="00575F01">
        <w:rPr>
          <w:rFonts w:ascii="조선일보명조" w:eastAsia="조선일보명조" w:hAnsi="조선일보명조" w:cs="조선일보명조" w:hint="eastAsia"/>
          <w:sz w:val="22"/>
        </w:rPr>
        <w:t>노이즈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 xml:space="preserve">는 </w:t>
      </w:r>
      <w:r w:rsidR="00575F01">
        <w:rPr>
          <w:rFonts w:ascii="조선일보명조" w:eastAsia="조선일보명조" w:hAnsi="조선일보명조" w:cs="조선일보명조" w:hint="eastAsia"/>
          <w:sz w:val="22"/>
        </w:rPr>
        <w:t>G</w:t>
      </w:r>
      <w:r w:rsidR="00575F01">
        <w:rPr>
          <w:rFonts w:ascii="조선일보명조" w:eastAsia="조선일보명조" w:hAnsi="조선일보명조" w:cs="조선일보명조"/>
          <w:sz w:val="22"/>
        </w:rPr>
        <w:t>aussian</w:t>
      </w:r>
      <w:r w:rsidR="00B62888" w:rsidRPr="00A0485D">
        <w:rPr>
          <w:rFonts w:ascii="조선일보명조" w:eastAsia="조선일보명조" w:hAnsi="조선일보명조" w:cs="조선일보명조" w:hint="eastAsia"/>
          <w:sz w:val="22"/>
        </w:rPr>
        <w:t xml:space="preserve"> 분포를 가지는 통계적인</w:t>
      </w:r>
      <w:r w:rsidR="00575F01">
        <w:rPr>
          <w:rFonts w:ascii="조선일보명조" w:eastAsia="조선일보명조" w:hAnsi="조선일보명조" w:cs="조선일보명조" w:hint="eastAsia"/>
          <w:sz w:val="22"/>
        </w:rPr>
        <w:t xml:space="preserve"> 노이즈(</w:t>
      </w:r>
      <w:r w:rsidR="00B62888" w:rsidRPr="00A0485D">
        <w:rPr>
          <w:rFonts w:ascii="조선일보명조" w:eastAsia="조선일보명조" w:hAnsi="조선일보명조" w:cs="조선일보명조"/>
          <w:sz w:val="22"/>
        </w:rPr>
        <w:t>statistical noise)</w:t>
      </w:r>
      <w:r w:rsidR="00F43630" w:rsidRPr="00A0485D">
        <w:rPr>
          <w:rFonts w:ascii="조선일보명조" w:eastAsia="조선일보명조" w:hAnsi="조선일보명조" w:cs="조선일보명조" w:hint="eastAsia"/>
          <w:sz w:val="22"/>
        </w:rPr>
        <w:t>이며</w:t>
      </w:r>
      <w:r w:rsidR="00B62888" w:rsidRPr="00A0485D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B62888" w:rsidRPr="00A0485D"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Author&gt;Barbu&lt;/Author&gt;&lt;Year&gt;2013&lt;/Year&gt;&lt;RecNum&gt;2&lt;/RecNum&gt;&lt;DisplayText&gt;[2]&lt;/DisplayText&gt;&lt;record&gt;&lt;rec-number&gt;2&lt;/rec-number&gt;&lt;foreign-keys&gt;&lt;key app="EN" db-id="pdd5dd5evvwswaeswduxffryerrdz92vdx0a" timestamp="1538363965"&gt;2&lt;/key&gt;&lt;/foreign-keys&gt;&lt;ref-type name="Conference Proceedings"&gt;10&lt;/ref-type&gt;&lt;contributors&gt;&lt;authors&gt;&lt;author&gt;Barbu, Tudor&lt;/author&gt;&lt;/authors&gt;&lt;/contributors&gt;&lt;titles&gt;&lt;title&gt;Variational image denoising approach with diffusion porous media flow&lt;/title&gt;&lt;secondary-title&gt;Abstract and Applied Analysis&lt;/secondary-title&gt;&lt;/titles&gt;&lt;volume&gt;2013&lt;/volume&gt;&lt;dates&gt;&lt;year&gt;2013&lt;/year&gt;&lt;/dates&gt;&lt;publisher&gt;Hindawi&lt;/publisher&gt;&lt;isbn&gt;1085-3375&lt;/isbn&gt;&lt;urls&gt;&lt;/urls&gt;&lt;/record&gt;&lt;/Cite&gt;&lt;/EndNote&gt;</w:instrText>
      </w:r>
      <w:r w:rsidR="00B62888" w:rsidRPr="00A0485D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B62888" w:rsidRPr="00A0485D">
        <w:rPr>
          <w:rFonts w:ascii="조선일보명조" w:eastAsia="조선일보명조" w:hAnsi="조선일보명조" w:cs="조선일보명조"/>
          <w:sz w:val="22"/>
        </w:rPr>
        <w:t>[2]</w:t>
      </w:r>
      <w:r w:rsidR="00B62888" w:rsidRPr="00A0485D">
        <w:rPr>
          <w:rFonts w:ascii="조선일보명조" w:eastAsia="조선일보명조" w:hAnsi="조선일보명조" w:cs="조선일보명조"/>
          <w:sz w:val="22"/>
        </w:rPr>
        <w:fldChar w:fldCharType="end"/>
      </w:r>
      <w:r w:rsidR="00F43630" w:rsidRPr="00A0485D">
        <w:rPr>
          <w:rFonts w:ascii="조선일보명조" w:eastAsia="조선일보명조" w:hAnsi="조선일보명조" w:cs="조선일보명조"/>
          <w:sz w:val="22"/>
        </w:rPr>
        <w:t>,</w:t>
      </w:r>
      <w:r w:rsidR="00B62888" w:rsidRPr="00A0485D">
        <w:rPr>
          <w:rFonts w:ascii="조선일보명조" w:eastAsia="조선일보명조" w:hAnsi="조선일보명조" w:cs="조선일보명조" w:hint="eastAsia"/>
          <w:sz w:val="22"/>
        </w:rPr>
        <w:t xml:space="preserve"> 노이즈의 값들이 가우스 분포를 가진</w:t>
      </w:r>
      <w:r w:rsidR="00F43630" w:rsidRPr="00A0485D">
        <w:rPr>
          <w:rFonts w:ascii="조선일보명조" w:eastAsia="조선일보명조" w:hAnsi="조선일보명조" w:cs="조선일보명조" w:hint="eastAsia"/>
          <w:sz w:val="22"/>
        </w:rPr>
        <w:t>다.</w:t>
      </w:r>
    </w:p>
    <w:p w:rsidR="00F43630" w:rsidRPr="00E12753" w:rsidRDefault="00F43630" w:rsidP="00E127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E12753">
        <w:rPr>
          <w:rFonts w:ascii="조선일보명조" w:eastAsia="조선일보명조" w:hAnsi="조선일보명조" w:cs="조선일보명조"/>
          <w:sz w:val="22"/>
        </w:rPr>
        <w:t xml:space="preserve"> </w:t>
      </w:r>
    </w:p>
    <w:tbl>
      <w:tblPr>
        <w:tblStyle w:val="a6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F43630" w:rsidRPr="000F1D0E" w:rsidTr="00D22797">
        <w:trPr>
          <w:jc w:val="center"/>
        </w:trPr>
        <w:tc>
          <w:tcPr>
            <w:tcW w:w="9016" w:type="dxa"/>
          </w:tcPr>
          <w:p w:rsidR="00F43630" w:rsidRPr="000F1D0E" w:rsidRDefault="00F43630" w:rsidP="00E12753">
            <w:pPr>
              <w:pStyle w:val="aa"/>
              <w:spacing w:after="160" w:line="259" w:lineRule="auto"/>
              <w:jc w:val="center"/>
              <w:rPr>
                <w:rFonts w:ascii="나눔명조" w:eastAsia="나눔명조" w:hAnsi="나눔명조"/>
              </w:rPr>
            </w:pPr>
            <w:r w:rsidRPr="000F1D0E">
              <w:rPr>
                <w:rFonts w:ascii="나눔명조" w:eastAsia="나눔명조" w:hAnsi="나눔명조"/>
                <w:noProof/>
              </w:rPr>
              <w:drawing>
                <wp:inline distT="0" distB="0" distL="0" distR="0" wp14:anchorId="2867275B" wp14:editId="185D88CE">
                  <wp:extent cx="1163955" cy="1163955"/>
                  <wp:effectExtent l="0" t="0" r="0" b="0"/>
                  <wp:docPr id="4" name="그림 4" descr="ììì´ ìë¤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4" descr="ììì´ ìë¤.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87621" cy="11876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0F1D0E">
              <w:rPr>
                <w:rFonts w:ascii="나눔명조" w:eastAsia="나눔명조" w:hAnsi="나눔명조" w:hint="eastAsia"/>
              </w:rPr>
              <w:t xml:space="preserve">  </w:t>
            </w:r>
            <w:r w:rsidRPr="000F1D0E">
              <w:rPr>
                <w:rFonts w:ascii="나눔명조" w:eastAsia="나눔명조" w:hAnsi="나눔명조"/>
                <w:noProof/>
              </w:rPr>
              <w:drawing>
                <wp:inline distT="0" distB="0" distL="0" distR="0" wp14:anchorId="575609E5" wp14:editId="1AC685D6">
                  <wp:extent cx="1164566" cy="1164566"/>
                  <wp:effectExtent l="0" t="0" r="0" b="0"/>
                  <wp:docPr id="3" name="그림 3" descr="With Gaussian noi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 descr="With Gaussian nois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02504" cy="120250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CC7DAA" w:rsidRPr="000F1D0E" w:rsidRDefault="00F43630" w:rsidP="00F43630">
      <w:pPr>
        <w:pStyle w:val="aa"/>
        <w:jc w:val="center"/>
        <w:rPr>
          <w:rFonts w:ascii="나눔명조" w:eastAsia="나눔명조" w:hAnsi="나눔명조"/>
        </w:rPr>
      </w:pPr>
      <w:r w:rsidRPr="000F1D0E">
        <w:rPr>
          <w:rFonts w:ascii="나눔명조" w:eastAsia="나눔명조" w:hAnsi="나눔명조"/>
        </w:rPr>
        <w:t xml:space="preserve">Figure </w:t>
      </w:r>
      <w:r w:rsidRPr="000F1D0E">
        <w:rPr>
          <w:rFonts w:ascii="나눔명조" w:eastAsia="나눔명조" w:hAnsi="나눔명조"/>
        </w:rPr>
        <w:fldChar w:fldCharType="begin"/>
      </w:r>
      <w:r w:rsidRPr="000F1D0E">
        <w:rPr>
          <w:rFonts w:ascii="나눔명조" w:eastAsia="나눔명조" w:hAnsi="나눔명조"/>
        </w:rPr>
        <w:instrText xml:space="preserve"> SEQ Figure \* ARABIC </w:instrText>
      </w:r>
      <w:r w:rsidRPr="000F1D0E">
        <w:rPr>
          <w:rFonts w:ascii="나눔명조" w:eastAsia="나눔명조" w:hAnsi="나눔명조"/>
        </w:rPr>
        <w:fldChar w:fldCharType="separate"/>
      </w:r>
      <w:r w:rsidR="009D7F0A">
        <w:rPr>
          <w:rFonts w:ascii="나눔명조" w:eastAsia="나눔명조" w:hAnsi="나눔명조"/>
        </w:rPr>
        <w:t>1</w:t>
      </w:r>
      <w:r w:rsidRPr="000F1D0E">
        <w:rPr>
          <w:rFonts w:ascii="나눔명조" w:eastAsia="나눔명조" w:hAnsi="나눔명조"/>
        </w:rPr>
        <w:fldChar w:fldCharType="end"/>
      </w:r>
      <w:r w:rsidRPr="000F1D0E">
        <w:rPr>
          <w:rFonts w:ascii="나눔명조" w:eastAsia="나눔명조" w:hAnsi="나눔명조"/>
        </w:rPr>
        <w:t xml:space="preserve">. </w:t>
      </w:r>
      <w:r w:rsidRPr="000F1D0E">
        <w:rPr>
          <w:rFonts w:ascii="나눔명조" w:eastAsia="나눔명조" w:hAnsi="나눔명조" w:hint="eastAsia"/>
        </w:rPr>
        <w:t xml:space="preserve">원본 이미지(좌)와 </w:t>
      </w:r>
      <w:r w:rsidR="00CE45A3" w:rsidRPr="000F1D0E">
        <w:rPr>
          <w:rFonts w:ascii="나눔명조" w:eastAsia="나눔명조" w:hAnsi="나눔명조"/>
        </w:rPr>
        <w:t>Gaussian</w:t>
      </w:r>
      <w:r w:rsidRPr="000F1D0E">
        <w:rPr>
          <w:rFonts w:ascii="나눔명조" w:eastAsia="나눔명조" w:hAnsi="나눔명조" w:hint="eastAsia"/>
        </w:rPr>
        <w:t xml:space="preserve"> 노이즈 이미지(우)</w:t>
      </w:r>
      <w:r w:rsidR="00D22797" w:rsidRPr="000F1D0E">
        <w:rPr>
          <w:rFonts w:ascii="나눔명조" w:eastAsia="나눔명조" w:hAnsi="나눔명조"/>
        </w:rPr>
        <w:fldChar w:fldCharType="begin"/>
      </w:r>
      <w:r w:rsidR="00D22797" w:rsidRPr="000F1D0E">
        <w:rPr>
          <w:rFonts w:ascii="나눔명조" w:eastAsia="나눔명조" w:hAnsi="나눔명조"/>
        </w:rPr>
        <w:instrText xml:space="preserve"> ADDIN EN.CITE &lt;EndNote&gt;&lt;Cite&gt;&lt;RecNum&gt;3&lt;/RecNum&gt;&lt;DisplayText&gt;[3]&lt;/DisplayText&gt;&lt;record&gt;&lt;rec-number&gt;3&lt;/rec-number&gt;&lt;foreign-keys&gt;&lt;key app="EN" db-id="pdd5dd5evvwswaeswduxffryerrdz92vdx0a" timestamp="1538364910"&gt;3&lt;/key&gt;&lt;/foreign-keys&gt;&lt;ref-type name="Web Page"&gt;12&lt;/ref-type&gt;&lt;contributors&gt;&lt;/contributors&gt;&lt;titles&gt;&lt;title&gt;Gaussian noise - Wikipedia&lt;/title&gt;&lt;/titles&gt;&lt;volume&gt;2018&lt;/volume&gt;&lt;dates&gt;&lt;pub-dates&gt;&lt;date&gt;28, Aug, 2017&lt;/date&gt;&lt;/pub-dates&gt;&lt;/dates&gt;&lt;publisher&gt;Wikipedia&lt;/publisher&gt;&lt;urls&gt;&lt;related-urls&gt;&lt;url&gt;https://en.wikipedia.org/wiki/Gaussian_noise&lt;/url&gt;&lt;/related-urls&gt;&lt;/urls&gt;&lt;language&gt;English&lt;/language&gt;&lt;/record&gt;&lt;/Cite&gt;&lt;/EndNote&gt;</w:instrText>
      </w:r>
      <w:r w:rsidR="00D22797" w:rsidRPr="000F1D0E">
        <w:rPr>
          <w:rFonts w:ascii="나눔명조" w:eastAsia="나눔명조" w:hAnsi="나눔명조"/>
        </w:rPr>
        <w:fldChar w:fldCharType="separate"/>
      </w:r>
      <w:r w:rsidR="00D22797" w:rsidRPr="000F1D0E">
        <w:rPr>
          <w:rFonts w:ascii="나눔명조" w:eastAsia="나눔명조" w:hAnsi="나눔명조"/>
        </w:rPr>
        <w:t>[3]</w:t>
      </w:r>
      <w:r w:rsidR="00D22797" w:rsidRPr="000F1D0E">
        <w:rPr>
          <w:rFonts w:ascii="나눔명조" w:eastAsia="나눔명조" w:hAnsi="나눔명조"/>
        </w:rPr>
        <w:fldChar w:fldCharType="end"/>
      </w:r>
    </w:p>
    <w:p w:rsidR="00A0485D" w:rsidRPr="00E12753" w:rsidRDefault="00A0485D" w:rsidP="00E127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D22797" w:rsidRPr="00A0485D" w:rsidRDefault="00CE45A3" w:rsidP="00A0485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CE45A3">
        <w:rPr>
          <w:rFonts w:ascii="조선일보명조" w:eastAsia="조선일보명조" w:hAnsi="조선일보명조" w:cs="조선일보명조"/>
          <w:sz w:val="22"/>
        </w:rPr>
        <w:t xml:space="preserve">Gaussian </w:t>
      </w:r>
      <w:r w:rsidR="00F43630" w:rsidRPr="00A0485D">
        <w:rPr>
          <w:rFonts w:ascii="조선일보명조" w:eastAsia="조선일보명조" w:hAnsi="조선일보명조" w:cs="조선일보명조" w:hint="eastAsia"/>
          <w:sz w:val="22"/>
        </w:rPr>
        <w:t>노이즈는 일반적으로 고온,</w:t>
      </w:r>
      <w:r w:rsidR="00F43630"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F43630" w:rsidRPr="00A0485D">
        <w:rPr>
          <w:rFonts w:ascii="조선일보명조" w:eastAsia="조선일보명조" w:hAnsi="조선일보명조" w:cs="조선일보명조" w:hint="eastAsia"/>
          <w:sz w:val="22"/>
        </w:rPr>
        <w:t>조명 불량,</w:t>
      </w:r>
      <w:r w:rsidR="00F43630"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F43630" w:rsidRPr="00A0485D">
        <w:rPr>
          <w:rFonts w:ascii="조선일보명조" w:eastAsia="조선일보명조" w:hAnsi="조선일보명조" w:cs="조선일보명조" w:hint="eastAsia"/>
          <w:sz w:val="22"/>
        </w:rPr>
        <w:t>회로 잡음 등의 이유로 이미지 취득 중 발생한다.</w:t>
      </w:r>
      <w:r w:rsidR="00F43630"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F43630" w:rsidRPr="00A0485D">
        <w:rPr>
          <w:rFonts w:ascii="조선일보명조" w:eastAsia="조선일보명조" w:hAnsi="조선일보명조" w:cs="조선일보명조" w:hint="eastAsia"/>
          <w:sz w:val="22"/>
        </w:rPr>
        <w:t xml:space="preserve">이를 해결하기 위해서는 </w:t>
      </w:r>
      <w:r w:rsidR="004A7053">
        <w:rPr>
          <w:rFonts w:ascii="조선일보명조" w:eastAsia="조선일보명조" w:hAnsi="조선일보명조" w:cs="조선일보명조" w:hint="eastAsia"/>
          <w:sz w:val="22"/>
        </w:rPr>
        <w:t xml:space="preserve">일반적으로 </w:t>
      </w:r>
      <w:r w:rsidR="004A7053">
        <w:rPr>
          <w:rFonts w:ascii="조선일보명조" w:eastAsia="조선일보명조" w:hAnsi="조선일보명조" w:cs="조선일보명조"/>
          <w:sz w:val="22"/>
        </w:rPr>
        <w:t>M</w:t>
      </w:r>
      <w:r w:rsidR="00F43630" w:rsidRPr="00A0485D">
        <w:rPr>
          <w:rFonts w:ascii="조선일보명조" w:eastAsia="조선일보명조" w:hAnsi="조선일보명조" w:cs="조선일보명조"/>
          <w:sz w:val="22"/>
        </w:rPr>
        <w:t>edian</w:t>
      </w:r>
      <w:r w:rsidR="004A7053">
        <w:rPr>
          <w:rFonts w:ascii="조선일보명조" w:eastAsia="조선일보명조" w:hAnsi="조선일보명조" w:cs="조선일보명조"/>
          <w:sz w:val="22"/>
        </w:rPr>
        <w:t xml:space="preserve">, </w:t>
      </w:r>
      <w:r w:rsidR="00F43630" w:rsidRPr="00A0485D">
        <w:rPr>
          <w:rFonts w:ascii="조선일보명조" w:eastAsia="조선일보명조" w:hAnsi="조선일보명조" w:cs="조선일보명조"/>
          <w:sz w:val="22"/>
        </w:rPr>
        <w:t xml:space="preserve">Gaussian </w:t>
      </w:r>
      <w:r w:rsidR="004A7053">
        <w:rPr>
          <w:rFonts w:ascii="조선일보명조" w:eastAsia="조선일보명조" w:hAnsi="조선일보명조" w:cs="조선일보명조" w:hint="eastAsia"/>
          <w:sz w:val="22"/>
        </w:rPr>
        <w:t>필터를</w:t>
      </w:r>
      <w:r w:rsidR="00F43630" w:rsidRPr="00A0485D">
        <w:rPr>
          <w:rFonts w:ascii="조선일보명조" w:eastAsia="조선일보명조" w:hAnsi="조선일보명조" w:cs="조선일보명조" w:hint="eastAsia"/>
          <w:sz w:val="22"/>
        </w:rPr>
        <w:t xml:space="preserve"> 사용한다.</w:t>
      </w:r>
      <w:r w:rsidR="00F43630"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F43630" w:rsidRPr="00A0485D" w:rsidRDefault="00D22797" w:rsidP="00A0485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A0485D">
        <w:rPr>
          <w:rFonts w:ascii="조선일보명조" w:eastAsia="조선일보명조" w:hAnsi="조선일보명조" w:cs="조선일보명조" w:hint="eastAsia"/>
          <w:sz w:val="22"/>
        </w:rPr>
        <w:t xml:space="preserve">임펄스 노이즈라고도 불리는 </w:t>
      </w:r>
      <w:r w:rsidR="00231900">
        <w:rPr>
          <w:rFonts w:ascii="조선일보명조" w:eastAsia="조선일보명조" w:hAnsi="조선일보명조" w:cs="조선일보명조"/>
          <w:sz w:val="22"/>
        </w:rPr>
        <w:t xml:space="preserve">Salt-and-pepper </w:t>
      </w:r>
      <w:r w:rsidR="00231900">
        <w:rPr>
          <w:rFonts w:ascii="조선일보명조" w:eastAsia="조선일보명조" w:hAnsi="조선일보명조" w:cs="조선일보명조" w:hint="eastAsia"/>
          <w:sz w:val="22"/>
        </w:rPr>
        <w:t>노이즈</w:t>
      </w:r>
      <w:r w:rsidR="00F43630" w:rsidRPr="00A0485D">
        <w:rPr>
          <w:rFonts w:ascii="조선일보명조" w:eastAsia="조선일보명조" w:hAnsi="조선일보명조" w:cs="조선일보명조"/>
          <w:sz w:val="22"/>
        </w:rPr>
        <w:t xml:space="preserve">는 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이미지 신호에 임펄스 신호(날카롭게 튀는 신호)가 생겨 픽셀의 값이 극단적(</w:t>
      </w:r>
      <w:r w:rsidRPr="00A0485D">
        <w:rPr>
          <w:rFonts w:ascii="조선일보명조" w:eastAsia="조선일보명조" w:hAnsi="조선일보명조" w:cs="조선일보명조"/>
          <w:sz w:val="22"/>
        </w:rPr>
        <w:t>0/255, black/white)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으로 변하는 노이즈다.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D22797" w:rsidRPr="000F1D0E" w:rsidRDefault="00D22797" w:rsidP="000F1D0E">
      <w:pPr>
        <w:pStyle w:val="aa"/>
        <w:jc w:val="center"/>
        <w:rPr>
          <w:rFonts w:ascii="나눔명조" w:eastAsia="나눔명조" w:hAnsi="나눔명조"/>
        </w:rPr>
      </w:pPr>
      <w:r w:rsidRPr="000F1D0E">
        <w:rPr>
          <w:rFonts w:ascii="나눔명조" w:eastAsia="나눔명조" w:hAnsi="나눔명조"/>
          <w:noProof/>
        </w:rPr>
        <w:lastRenderedPageBreak/>
        <w:drawing>
          <wp:inline distT="0" distB="0" distL="0" distR="0" wp14:anchorId="29B40668" wp14:editId="7A66881D">
            <wp:extent cx="1613140" cy="2396777"/>
            <wp:effectExtent l="0" t="0" r="6350" b="3810"/>
            <wp:docPr id="5" name="그림 5" descr="http://www.wirebiters.com/wp-content/uploads/2014/10/nois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 descr="http://www.wirebiters.com/wp-content/uploads/2014/10/noise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54725" cy="2458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22797" w:rsidRPr="000F1D0E" w:rsidRDefault="00D22797" w:rsidP="00D22797">
      <w:pPr>
        <w:pStyle w:val="aa"/>
        <w:jc w:val="center"/>
        <w:rPr>
          <w:rFonts w:ascii="나눔명조" w:eastAsia="나눔명조" w:hAnsi="나눔명조"/>
        </w:rPr>
      </w:pPr>
      <w:r w:rsidRPr="000F1D0E">
        <w:rPr>
          <w:rFonts w:ascii="나눔명조" w:eastAsia="나눔명조" w:hAnsi="나눔명조"/>
        </w:rPr>
        <w:t xml:space="preserve">Figure </w:t>
      </w:r>
      <w:r w:rsidRPr="000F1D0E">
        <w:rPr>
          <w:rFonts w:ascii="나눔명조" w:eastAsia="나눔명조" w:hAnsi="나눔명조"/>
        </w:rPr>
        <w:fldChar w:fldCharType="begin"/>
      </w:r>
      <w:r w:rsidRPr="000F1D0E">
        <w:rPr>
          <w:rFonts w:ascii="나눔명조" w:eastAsia="나눔명조" w:hAnsi="나눔명조"/>
        </w:rPr>
        <w:instrText xml:space="preserve"> SEQ Figure \* ARABIC </w:instrText>
      </w:r>
      <w:r w:rsidRPr="000F1D0E">
        <w:rPr>
          <w:rFonts w:ascii="나눔명조" w:eastAsia="나눔명조" w:hAnsi="나눔명조"/>
        </w:rPr>
        <w:fldChar w:fldCharType="separate"/>
      </w:r>
      <w:r w:rsidR="009D7F0A">
        <w:rPr>
          <w:rFonts w:ascii="나눔명조" w:eastAsia="나눔명조" w:hAnsi="나눔명조"/>
          <w:noProof/>
        </w:rPr>
        <w:t>2</w:t>
      </w:r>
      <w:r w:rsidRPr="000F1D0E">
        <w:rPr>
          <w:rFonts w:ascii="나눔명조" w:eastAsia="나눔명조" w:hAnsi="나눔명조"/>
        </w:rPr>
        <w:fldChar w:fldCharType="end"/>
      </w:r>
      <w:r w:rsidRPr="000F1D0E">
        <w:rPr>
          <w:rFonts w:ascii="나눔명조" w:eastAsia="나눔명조" w:hAnsi="나눔명조"/>
        </w:rPr>
        <w:t xml:space="preserve">. </w:t>
      </w:r>
      <w:r w:rsidRPr="000F1D0E">
        <w:rPr>
          <w:rFonts w:ascii="나눔명조" w:eastAsia="나눔명조" w:hAnsi="나눔명조" w:hint="eastAsia"/>
        </w:rPr>
        <w:t>임펄스 노이즈 이미지</w:t>
      </w:r>
      <w:r w:rsidRPr="000F1D0E">
        <w:rPr>
          <w:rFonts w:ascii="나눔명조" w:eastAsia="나눔명조" w:hAnsi="나눔명조"/>
        </w:rPr>
        <w:fldChar w:fldCharType="begin"/>
      </w:r>
      <w:r w:rsidR="006A1765">
        <w:rPr>
          <w:rFonts w:ascii="나눔명조" w:eastAsia="나눔명조" w:hAnsi="나눔명조"/>
        </w:rPr>
        <w:instrText xml:space="preserve"> ADDIN EN.CITE &lt;EndNote&gt;&lt;Cite&gt;&lt;RecNum&gt;4&lt;/RecNum&gt;&lt;DisplayText&gt;[4]&lt;/DisplayText&gt;&lt;record&gt;&lt;rec-number&gt;4&lt;/rec-number&gt;&lt;foreign-keys&gt;&lt;key app="EN" db-id="pdd5dd5evvwswaeswduxffryerrdz92vdx0a" timestamp="1538365224"&gt;4&lt;/key&gt;&lt;/foreign-keys&gt;&lt;ref-type name="Web Page"&gt;12&lt;/ref-type&gt;&lt;contributors&gt;&lt;/contributors&gt;&lt;titles&gt;&lt;title&gt;Salt and Pepper Image Denoising Using MATLAB | Wirebiters&lt;/title&gt;&lt;/titles&gt;&lt;dates&gt;&lt;pub-dates&gt;&lt;date&gt;31, Oct, 2014&lt;/date&gt;&lt;/pub-dates&gt;&lt;/dates&gt;&lt;urls&gt;&lt;related-urls&gt;&lt;url&gt;http://www.wirebiters.com/salt-pepper-image-denoising-using-matlab/&lt;/url&gt;&lt;/related-urls&gt;&lt;/urls&gt;&lt;language&gt;English&lt;/language&gt;&lt;/record&gt;&lt;/Cite&gt;&lt;/EndNote&gt;</w:instrText>
      </w:r>
      <w:r w:rsidRPr="000F1D0E">
        <w:rPr>
          <w:rFonts w:ascii="나눔명조" w:eastAsia="나눔명조" w:hAnsi="나눔명조"/>
        </w:rPr>
        <w:fldChar w:fldCharType="separate"/>
      </w:r>
      <w:r w:rsidRPr="000F1D0E">
        <w:rPr>
          <w:rFonts w:ascii="나눔명조" w:eastAsia="나눔명조" w:hAnsi="나눔명조"/>
          <w:noProof/>
        </w:rPr>
        <w:t>[4]</w:t>
      </w:r>
      <w:r w:rsidRPr="000F1D0E">
        <w:rPr>
          <w:rFonts w:ascii="나눔명조" w:eastAsia="나눔명조" w:hAnsi="나눔명조"/>
        </w:rPr>
        <w:fldChar w:fldCharType="end"/>
      </w:r>
    </w:p>
    <w:p w:rsidR="00F43630" w:rsidRPr="00A0485D" w:rsidRDefault="00F43630" w:rsidP="00A0485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D22797" w:rsidRPr="00A0485D" w:rsidRDefault="0049027B" w:rsidP="00A0485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A0485D">
        <w:rPr>
          <w:rFonts w:ascii="조선일보명조" w:eastAsia="조선일보명조" w:hAnsi="조선일보명조" w:cs="조선일보명조" w:hint="eastAsia"/>
          <w:sz w:val="22"/>
        </w:rPr>
        <w:t xml:space="preserve">임펄스 노이즈에 대한 효과적인 방법으로는 메디언 필터나 </w:t>
      </w:r>
      <w:r w:rsidR="00F72820" w:rsidRPr="00A0485D">
        <w:rPr>
          <w:rFonts w:ascii="조선일보명조" w:eastAsia="조선일보명조" w:hAnsi="조선일보명조" w:cs="조선일보명조" w:hint="eastAsia"/>
          <w:sz w:val="22"/>
        </w:rPr>
        <w:t>형태 연산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 xml:space="preserve"> 필터</w:t>
      </w:r>
      <w:r w:rsidR="00F72820" w:rsidRPr="00A0485D">
        <w:rPr>
          <w:rFonts w:ascii="조선일보명조" w:eastAsia="조선일보명조" w:hAnsi="조선일보명조" w:cs="조선일보명조" w:hint="eastAsia"/>
          <w:sz w:val="22"/>
        </w:rPr>
        <w:t>(</w:t>
      </w:r>
      <w:r w:rsidR="00F72820" w:rsidRPr="00A0485D">
        <w:rPr>
          <w:rFonts w:ascii="조선일보명조" w:eastAsia="조선일보명조" w:hAnsi="조선일보명조" w:cs="조선일보명조"/>
          <w:sz w:val="22"/>
        </w:rPr>
        <w:t xml:space="preserve">morphological filter) 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등이 알려져 있다</w:t>
      </w:r>
      <w:r w:rsidR="00F72820" w:rsidRPr="00A0485D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F72820" w:rsidRPr="00A0485D"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Author&gt;Marques&lt;/Author&gt;&lt;Year&gt;2011&lt;/Year&gt;&lt;RecNum&gt;5&lt;/RecNum&gt;&lt;DisplayText&gt;[5]&lt;/DisplayText&gt;&lt;record&gt;&lt;rec-number&gt;5&lt;/rec-number&gt;&lt;foreign-keys&gt;&lt;key app="EN" db-id="pdd5dd5evvwswaeswduxffryerrdz92vdx0a" timestamp="1538367884"&gt;5&lt;/key&gt;&lt;/foreign-keys&gt;&lt;ref-type name="Book"&gt;6&lt;/ref-type&gt;&lt;contributors&gt;&lt;authors&gt;&lt;author&gt;Marques, Oge&lt;/author&gt;&lt;/authors&gt;&lt;/contributors&gt;&lt;titles&gt;&lt;title&gt;Practical image and video processing using MATLAB&lt;/title&gt;&lt;/titles&gt;&lt;dates&gt;&lt;year&gt;2011&lt;/year&gt;&lt;/dates&gt;&lt;publisher&gt;John Wiley &amp;amp; Sons&lt;/publisher&gt;&lt;isbn&gt;111809347X&lt;/isbn&gt;&lt;urls&gt;&lt;/urls&gt;&lt;/record&gt;&lt;/Cite&gt;&lt;/EndNote&gt;</w:instrText>
      </w:r>
      <w:r w:rsidR="00F72820" w:rsidRPr="00A0485D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F72820" w:rsidRPr="00A0485D">
        <w:rPr>
          <w:rFonts w:ascii="조선일보명조" w:eastAsia="조선일보명조" w:hAnsi="조선일보명조" w:cs="조선일보명조"/>
          <w:sz w:val="22"/>
        </w:rPr>
        <w:t>[5]</w:t>
      </w:r>
      <w:r w:rsidR="00F72820" w:rsidRPr="00A0485D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A0485D">
        <w:rPr>
          <w:rFonts w:ascii="조선일보명조" w:eastAsia="조선일보명조" w:hAnsi="조선일보명조" w:cs="조선일보명조" w:hint="eastAsia"/>
          <w:sz w:val="22"/>
        </w:rPr>
        <w:t>.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F72820" w:rsidRPr="00D013AE" w:rsidRDefault="00F72820" w:rsidP="00D013A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94BE8" w:rsidRPr="00F72820" w:rsidRDefault="00C94BE8" w:rsidP="00C94BE8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/>
          <w:b/>
        </w:rPr>
        <w:t xml:space="preserve">2. </w:t>
      </w:r>
      <w:r w:rsidRPr="00F72820">
        <w:rPr>
          <w:rFonts w:ascii="조선일보명조" w:eastAsia="조선일보명조" w:hAnsi="조선일보명조" w:cs="조선일보명조" w:hint="eastAsia"/>
          <w:b/>
        </w:rPr>
        <w:t>노이즈 필터링</w:t>
      </w:r>
    </w:p>
    <w:p w:rsidR="00F72820" w:rsidRPr="00A0485D" w:rsidRDefault="00F72820" w:rsidP="00A0485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A0485D">
        <w:rPr>
          <w:rFonts w:ascii="조선일보명조" w:eastAsia="조선일보명조" w:hAnsi="조선일보명조" w:cs="조선일보명조" w:hint="eastAsia"/>
          <w:sz w:val="22"/>
        </w:rPr>
        <w:t>본 과제에서는 임의의 이미지에 두가지 종류의 노이즈(</w:t>
      </w:r>
      <w:r w:rsidRPr="00A0485D">
        <w:rPr>
          <w:rFonts w:ascii="조선일보명조" w:eastAsia="조선일보명조" w:hAnsi="조선일보명조" w:cs="조선일보명조"/>
          <w:sz w:val="22"/>
        </w:rPr>
        <w:t>Gaussian, Salt-and-pepper noise)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를 발생시키고, 노이즈가 생긴 이미지에 몇가지 필터(</w:t>
      </w:r>
      <w:r w:rsidRPr="00A0485D">
        <w:rPr>
          <w:rFonts w:ascii="조선일보명조" w:eastAsia="조선일보명조" w:hAnsi="조선일보명조" w:cs="조선일보명조"/>
          <w:sz w:val="22"/>
        </w:rPr>
        <w:t>Average, Gaussian, Median)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를 적용해 보고자 한다.</w:t>
      </w:r>
    </w:p>
    <w:p w:rsidR="00CB5C0C" w:rsidRPr="00A0485D" w:rsidRDefault="00CB5C0C" w:rsidP="00A0485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A0485D">
        <w:rPr>
          <w:rFonts w:ascii="조선일보명조" w:eastAsia="조선일보명조" w:hAnsi="조선일보명조" w:cs="조선일보명조" w:hint="eastAsia"/>
          <w:sz w:val="22"/>
        </w:rPr>
        <w:t xml:space="preserve">원본 이미지는 이미지 이미지 처리 알고리즘에 가장 많이 사용되는 이미지 중 하나인 </w:t>
      </w:r>
      <w:r w:rsidRPr="00A0485D">
        <w:rPr>
          <w:rFonts w:ascii="조선일보명조" w:eastAsia="조선일보명조" w:hAnsi="조선일보명조" w:cs="조선일보명조"/>
          <w:sz w:val="22"/>
        </w:rPr>
        <w:t xml:space="preserve">Lenna </w:t>
      </w:r>
      <w:r w:rsidRPr="00A0485D">
        <w:rPr>
          <w:rFonts w:ascii="조선일보명조" w:eastAsia="조선일보명조" w:hAnsi="조선일보명조" w:cs="조선일보명조" w:hint="eastAsia"/>
          <w:sz w:val="22"/>
        </w:rPr>
        <w:t>이미지를 선택했다(figure 3 참고).</w:t>
      </w:r>
    </w:p>
    <w:p w:rsidR="00CB5C0C" w:rsidRPr="000F1D0E" w:rsidRDefault="00CB5C0C" w:rsidP="000F1D0E">
      <w:pPr>
        <w:pStyle w:val="aa"/>
        <w:jc w:val="center"/>
        <w:rPr>
          <w:rFonts w:ascii="나눔명조" w:eastAsia="나눔명조" w:hAnsi="나눔명조"/>
        </w:rPr>
      </w:pPr>
      <w:r w:rsidRPr="000F1D0E">
        <w:rPr>
          <w:rFonts w:ascii="나눔명조" w:eastAsia="나눔명조" w:hAnsi="나눔명조"/>
          <w:noProof/>
        </w:rPr>
        <w:drawing>
          <wp:inline distT="0" distB="0" distL="0" distR="0" wp14:anchorId="085AC1E1" wp14:editId="1CCC9747">
            <wp:extent cx="2579298" cy="2579298"/>
            <wp:effectExtent l="0" t="0" r="0" b="0"/>
            <wp:docPr id="7" name="그림 7" descr="C:\Users\NET\AppData\Local\Microsoft\Windows\INetCache\Content.Word\lenn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 descr="C:\Users\NET\AppData\Local\Microsoft\Windows\INetCache\Content.Word\lenna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578" t="-1578" r="-1578" b="-1578"/>
                    <a:stretch/>
                  </pic:blipFill>
                  <pic:spPr bwMode="auto">
                    <a:xfrm>
                      <a:off x="0" y="0"/>
                      <a:ext cx="2599516" cy="25995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B5C0C" w:rsidRPr="000F1D0E" w:rsidRDefault="00CB5C0C" w:rsidP="00CB5C0C">
      <w:pPr>
        <w:pStyle w:val="aa"/>
        <w:jc w:val="center"/>
        <w:rPr>
          <w:rFonts w:ascii="나눔명조" w:eastAsia="나눔명조" w:hAnsi="나눔명조"/>
        </w:rPr>
      </w:pPr>
      <w:bookmarkStart w:id="1" w:name="_Ref526166607"/>
      <w:bookmarkStart w:id="2" w:name="_Ref526166595"/>
      <w:r w:rsidRPr="000F1D0E">
        <w:rPr>
          <w:rFonts w:ascii="나눔명조" w:eastAsia="나눔명조" w:hAnsi="나눔명조"/>
        </w:rPr>
        <w:t xml:space="preserve">Figure </w:t>
      </w:r>
      <w:r w:rsidRPr="000F1D0E">
        <w:rPr>
          <w:rFonts w:ascii="나눔명조" w:eastAsia="나눔명조" w:hAnsi="나눔명조"/>
        </w:rPr>
        <w:fldChar w:fldCharType="begin"/>
      </w:r>
      <w:r w:rsidRPr="000F1D0E">
        <w:rPr>
          <w:rFonts w:ascii="나눔명조" w:eastAsia="나눔명조" w:hAnsi="나눔명조"/>
        </w:rPr>
        <w:instrText xml:space="preserve"> SEQ Figure \* ARABIC </w:instrText>
      </w:r>
      <w:r w:rsidRPr="000F1D0E">
        <w:rPr>
          <w:rFonts w:ascii="나눔명조" w:eastAsia="나눔명조" w:hAnsi="나눔명조"/>
        </w:rPr>
        <w:fldChar w:fldCharType="separate"/>
      </w:r>
      <w:r w:rsidR="009D7F0A">
        <w:rPr>
          <w:rFonts w:ascii="나눔명조" w:eastAsia="나눔명조" w:hAnsi="나눔명조"/>
          <w:noProof/>
        </w:rPr>
        <w:t>3</w:t>
      </w:r>
      <w:r w:rsidRPr="000F1D0E">
        <w:rPr>
          <w:rFonts w:ascii="나눔명조" w:eastAsia="나눔명조" w:hAnsi="나눔명조"/>
        </w:rPr>
        <w:fldChar w:fldCharType="end"/>
      </w:r>
      <w:bookmarkEnd w:id="1"/>
      <w:r w:rsidRPr="000F1D0E">
        <w:rPr>
          <w:rFonts w:ascii="나눔명조" w:eastAsia="나눔명조" w:hAnsi="나눔명조"/>
        </w:rPr>
        <w:t xml:space="preserve">. Lenna </w:t>
      </w:r>
      <w:r w:rsidRPr="000F1D0E">
        <w:rPr>
          <w:rFonts w:ascii="나눔명조" w:eastAsia="나눔명조" w:hAnsi="나눔명조" w:hint="eastAsia"/>
        </w:rPr>
        <w:t>원본 이미지(</w:t>
      </w:r>
      <w:r w:rsidRPr="000F1D0E">
        <w:rPr>
          <w:rFonts w:ascii="나눔명조" w:eastAsia="나눔명조" w:hAnsi="나눔명조"/>
        </w:rPr>
        <w:t xml:space="preserve">512 </w:t>
      </w:r>
      <w:r w:rsidRPr="000F1D0E">
        <w:rPr>
          <w:rFonts w:ascii="나눔명조" w:eastAsia="나눔명조" w:hAnsi="나눔명조" w:hint="eastAsia"/>
        </w:rPr>
        <w:t xml:space="preserve">x </w:t>
      </w:r>
      <w:r w:rsidRPr="000F1D0E">
        <w:rPr>
          <w:rFonts w:ascii="나눔명조" w:eastAsia="나눔명조" w:hAnsi="나눔명조"/>
        </w:rPr>
        <w:t>512)</w:t>
      </w:r>
      <w:bookmarkEnd w:id="2"/>
    </w:p>
    <w:p w:rsidR="00F72820" w:rsidRDefault="00F72820" w:rsidP="00F72820">
      <w:pPr>
        <w:spacing w:line="240" w:lineRule="auto"/>
        <w:rPr>
          <w:rFonts w:ascii="조선일보명조" w:eastAsia="조선일보명조" w:hAnsi="조선일보명조" w:cs="조선일보명조"/>
          <w:b/>
        </w:rPr>
      </w:pPr>
    </w:p>
    <w:p w:rsidR="00F72820" w:rsidRPr="00575F01" w:rsidRDefault="00F72820" w:rsidP="00F72820">
      <w:pPr>
        <w:spacing w:line="240" w:lineRule="auto"/>
        <w:rPr>
          <w:rFonts w:ascii="조선일보명조" w:eastAsia="조선일보명조" w:hAnsi="조선일보명조" w:cs="조선일보명조"/>
          <w:b/>
          <w:sz w:val="24"/>
        </w:rPr>
      </w:pPr>
      <w:r w:rsidRPr="00575F01">
        <w:rPr>
          <w:rFonts w:ascii="조선일보명조" w:eastAsia="조선일보명조" w:hAnsi="조선일보명조" w:cs="조선일보명조"/>
          <w:b/>
          <w:sz w:val="24"/>
        </w:rPr>
        <w:lastRenderedPageBreak/>
        <w:t xml:space="preserve">2.1. </w:t>
      </w:r>
      <w:r w:rsidRPr="00575F01">
        <w:rPr>
          <w:rFonts w:ascii="조선일보명조" w:eastAsia="조선일보명조" w:hAnsi="조선일보명조" w:cs="조선일보명조" w:hint="eastAsia"/>
          <w:b/>
          <w:sz w:val="24"/>
        </w:rPr>
        <w:t>노이즈 이미지 생성</w:t>
      </w:r>
    </w:p>
    <w:p w:rsidR="006E3055" w:rsidRPr="002715AD" w:rsidRDefault="00A0485D" w:rsidP="002715A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2715AD">
        <w:rPr>
          <w:rFonts w:ascii="조선일보명조" w:eastAsia="조선일보명조" w:hAnsi="조선일보명조" w:cs="조선일보명조" w:hint="eastAsia"/>
          <w:sz w:val="22"/>
        </w:rPr>
        <w:t xml:space="preserve">아래의 </w:t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2715AD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2715AD">
        <w:rPr>
          <w:rFonts w:ascii="조선일보명조" w:eastAsia="조선일보명조" w:hAnsi="조선일보명조" w:cs="조선일보명조" w:hint="eastAsia"/>
          <w:sz w:val="22"/>
        </w:rPr>
        <w:instrText>REF _Ref526166556 \h</w:instrText>
      </w:r>
      <w:r w:rsidRPr="002715AD">
        <w:rPr>
          <w:rFonts w:ascii="조선일보명조" w:eastAsia="조선일보명조" w:hAnsi="조선일보명조" w:cs="조선일보명조"/>
          <w:sz w:val="22"/>
        </w:rPr>
        <w:instrText xml:space="preserve">  \* MERGEFORMAT </w:instrText>
      </w:r>
      <w:r w:rsidRPr="002715AD">
        <w:rPr>
          <w:rFonts w:ascii="조선일보명조" w:eastAsia="조선일보명조" w:hAnsi="조선일보명조" w:cs="조선일보명조"/>
          <w:sz w:val="22"/>
        </w:rPr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2715AD">
        <w:rPr>
          <w:rFonts w:ascii="조선일보명조" w:eastAsia="조선일보명조" w:hAnsi="조선일보명조" w:cs="조선일보명조"/>
          <w:sz w:val="22"/>
        </w:rPr>
        <w:t>CODE 1</w:t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2715AD">
        <w:rPr>
          <w:rFonts w:ascii="조선일보명조" w:eastAsia="조선일보명조" w:hAnsi="조선일보명조" w:cs="조선일보명조"/>
          <w:sz w:val="22"/>
        </w:rPr>
        <w:t xml:space="preserve">은 </w:t>
      </w:r>
      <w:r w:rsidRPr="002715AD">
        <w:rPr>
          <w:rFonts w:ascii="조선일보명조" w:eastAsia="조선일보명조" w:hAnsi="조선일보명조" w:cs="조선일보명조" w:hint="eastAsia"/>
          <w:sz w:val="22"/>
        </w:rPr>
        <w:t>원본 이미지(</w:t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2715AD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2715AD">
        <w:rPr>
          <w:rFonts w:ascii="조선일보명조" w:eastAsia="조선일보명조" w:hAnsi="조선일보명조" w:cs="조선일보명조" w:hint="eastAsia"/>
          <w:sz w:val="22"/>
        </w:rPr>
        <w:instrText>REF _Ref526166607 \h</w:instrText>
      </w:r>
      <w:r w:rsidRPr="002715AD">
        <w:rPr>
          <w:rFonts w:ascii="조선일보명조" w:eastAsia="조선일보명조" w:hAnsi="조선일보명조" w:cs="조선일보명조"/>
          <w:sz w:val="22"/>
        </w:rPr>
        <w:instrText xml:space="preserve">  \* MERGEFORMAT </w:instrText>
      </w:r>
      <w:r w:rsidRPr="002715AD">
        <w:rPr>
          <w:rFonts w:ascii="조선일보명조" w:eastAsia="조선일보명조" w:hAnsi="조선일보명조" w:cs="조선일보명조"/>
          <w:sz w:val="22"/>
        </w:rPr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2715AD">
        <w:rPr>
          <w:rFonts w:ascii="조선일보명조" w:eastAsia="조선일보명조" w:hAnsi="조선일보명조" w:cs="조선일보명조"/>
          <w:sz w:val="22"/>
        </w:rPr>
        <w:t>Figure 3</w:t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2715AD">
        <w:rPr>
          <w:rFonts w:ascii="조선일보명조" w:eastAsia="조선일보명조" w:hAnsi="조선일보명조" w:cs="조선일보명조"/>
          <w:sz w:val="22"/>
        </w:rPr>
        <w:t>)</w:t>
      </w:r>
      <w:r w:rsidRPr="002715AD">
        <w:rPr>
          <w:rFonts w:ascii="조선일보명조" w:eastAsia="조선일보명조" w:hAnsi="조선일보명조" w:cs="조선일보명조" w:hint="eastAsia"/>
          <w:sz w:val="22"/>
        </w:rPr>
        <w:t xml:space="preserve">에 </w:t>
      </w:r>
      <w:r w:rsidRPr="002715AD">
        <w:rPr>
          <w:rFonts w:ascii="조선일보명조" w:eastAsia="조선일보명조" w:hAnsi="조선일보명조" w:cs="조선일보명조"/>
          <w:sz w:val="22"/>
        </w:rPr>
        <w:t>Salt</w:t>
      </w:r>
      <w:r w:rsidR="006E3055" w:rsidRPr="002715AD">
        <w:rPr>
          <w:rFonts w:ascii="조선일보명조" w:eastAsia="조선일보명조" w:hAnsi="조선일보명조" w:cs="조선일보명조"/>
          <w:sz w:val="22"/>
        </w:rPr>
        <w:t xml:space="preserve">-and-pepper </w:t>
      </w:r>
      <w:r w:rsidRPr="002715AD">
        <w:rPr>
          <w:rFonts w:ascii="조선일보명조" w:eastAsia="조선일보명조" w:hAnsi="조선일보명조" w:cs="조선일보명조" w:hint="eastAsia"/>
          <w:sz w:val="22"/>
        </w:rPr>
        <w:t>노이즈를 발생시키는 함수를 보이며(</w:t>
      </w:r>
      <w:r w:rsidRPr="002715AD">
        <w:rPr>
          <w:rFonts w:ascii="조선일보명조" w:eastAsia="조선일보명조" w:hAnsi="조선일보명조" w:cs="조선일보명조"/>
          <w:sz w:val="22"/>
        </w:rPr>
        <w:t xml:space="preserve">Salt-and-pepper </w:t>
      </w:r>
      <w:r w:rsidRPr="002715AD">
        <w:rPr>
          <w:rFonts w:ascii="조선일보명조" w:eastAsia="조선일보명조" w:hAnsi="조선일보명조" w:cs="조선일보명조" w:hint="eastAsia"/>
          <w:sz w:val="22"/>
        </w:rPr>
        <w:t xml:space="preserve">노이즈는 </w:t>
      </w:r>
      <w:r w:rsidRPr="002715AD">
        <w:rPr>
          <w:rFonts w:ascii="조선일보명조" w:eastAsia="조선일보명조" w:hAnsi="조선일보명조" w:cs="조선일보명조"/>
          <w:sz w:val="22"/>
        </w:rPr>
        <w:t>Open CV</w:t>
      </w:r>
      <w:r w:rsidR="000F1D0E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0F1D0E"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8&lt;/RecNum&gt;&lt;DisplayText&gt;[6]&lt;/DisplayText&gt;&lt;record&gt;&lt;rec-number&gt;8&lt;/rec-number&gt;&lt;foreign-keys&gt;&lt;key app="EN" db-id="pdd5dd5evvwswaeswduxffryerrdz92vdx0a" timestamp="1538373577"&gt;8&lt;/key&gt;&lt;/foreign-keys&gt;&lt;ref-type name="Web Page"&gt;12&lt;/ref-type&gt;&lt;contributors&gt;&lt;/contributors&gt;&lt;titles&gt;&lt;title&gt;OpenCV library&lt;/title&gt;&lt;/titles&gt;&lt;dates&gt;&lt;/dates&gt;&lt;urls&gt;&lt;related-urls&gt;&lt;url&gt;https://opencv.org/&lt;/url&gt;&lt;/related-urls&gt;&lt;/urls&gt;&lt;/record&gt;&lt;/Cite&gt;&lt;/EndNote&gt;</w:instrText>
      </w:r>
      <w:r w:rsidR="000F1D0E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0F1D0E">
        <w:rPr>
          <w:rFonts w:ascii="조선일보명조" w:eastAsia="조선일보명조" w:hAnsi="조선일보명조" w:cs="조선일보명조"/>
          <w:sz w:val="22"/>
        </w:rPr>
        <w:t>[6]</w:t>
      </w:r>
      <w:r w:rsidR="000F1D0E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2715AD">
        <w:rPr>
          <w:rFonts w:ascii="조선일보명조" w:eastAsia="조선일보명조" w:hAnsi="조선일보명조" w:cs="조선일보명조" w:hint="eastAsia"/>
          <w:sz w:val="22"/>
        </w:rPr>
        <w:t>에 관련 함수가 없다</w:t>
      </w:r>
      <w:r w:rsidRPr="002715AD">
        <w:rPr>
          <w:rFonts w:ascii="조선일보명조" w:eastAsia="조선일보명조" w:hAnsi="조선일보명조" w:cs="조선일보명조"/>
          <w:sz w:val="22"/>
        </w:rPr>
        <w:t xml:space="preserve">), </w:t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2715AD">
        <w:rPr>
          <w:rFonts w:ascii="조선일보명조" w:eastAsia="조선일보명조" w:hAnsi="조선일보명조" w:cs="조선일보명조"/>
          <w:sz w:val="22"/>
        </w:rPr>
        <w:instrText xml:space="preserve"> REF _Ref526167019 \h  \* MERGEFORMAT </w:instrText>
      </w:r>
      <w:r w:rsidRPr="002715AD">
        <w:rPr>
          <w:rFonts w:ascii="조선일보명조" w:eastAsia="조선일보명조" w:hAnsi="조선일보명조" w:cs="조선일보명조"/>
          <w:sz w:val="22"/>
        </w:rPr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2715AD">
        <w:rPr>
          <w:rFonts w:ascii="조선일보명조" w:eastAsia="조선일보명조" w:hAnsi="조선일보명조" w:cs="조선일보명조"/>
          <w:sz w:val="22"/>
        </w:rPr>
        <w:t>Figure 4</w:t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2715AD">
        <w:rPr>
          <w:rFonts w:ascii="조선일보명조" w:eastAsia="조선일보명조" w:hAnsi="조선일보명조" w:cs="조선일보명조" w:hint="eastAsia"/>
          <w:sz w:val="22"/>
        </w:rPr>
        <w:t>는 이를 호출해 노이즈가 발생한 이미지를 보인다.</w:t>
      </w:r>
    </w:p>
    <w:p w:rsidR="006E3055" w:rsidRPr="00E12753" w:rsidRDefault="006E3055" w:rsidP="00E127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6E3055" w:rsidRPr="000F1D0E" w:rsidRDefault="006E3055" w:rsidP="000F1D0E">
      <w:pPr>
        <w:pStyle w:val="aa"/>
        <w:jc w:val="left"/>
        <w:rPr>
          <w:rFonts w:ascii="나눔명조" w:eastAsia="나눔명조" w:hAnsi="나눔명조"/>
        </w:rPr>
      </w:pPr>
      <w:bookmarkStart w:id="3" w:name="_Ref526166556"/>
      <w:bookmarkStart w:id="4" w:name="_Ref526166549"/>
      <w:r w:rsidRPr="000F1D0E">
        <w:rPr>
          <w:rFonts w:ascii="나눔명조" w:eastAsia="나눔명조" w:hAnsi="나눔명조"/>
        </w:rPr>
        <w:t xml:space="preserve">CODE </w:t>
      </w:r>
      <w:r w:rsidRPr="000F1D0E">
        <w:rPr>
          <w:rFonts w:ascii="나눔명조" w:eastAsia="나눔명조" w:hAnsi="나눔명조"/>
        </w:rPr>
        <w:fldChar w:fldCharType="begin"/>
      </w:r>
      <w:r w:rsidRPr="000F1D0E">
        <w:rPr>
          <w:rFonts w:ascii="나눔명조" w:eastAsia="나눔명조" w:hAnsi="나눔명조"/>
        </w:rPr>
        <w:instrText xml:space="preserve"> SEQ CODE \* ARABIC </w:instrText>
      </w:r>
      <w:r w:rsidRPr="000F1D0E">
        <w:rPr>
          <w:rFonts w:ascii="나눔명조" w:eastAsia="나눔명조" w:hAnsi="나눔명조"/>
        </w:rPr>
        <w:fldChar w:fldCharType="separate"/>
      </w:r>
      <w:r w:rsidRPr="000F1D0E">
        <w:rPr>
          <w:rFonts w:ascii="나눔명조" w:eastAsia="나눔명조" w:hAnsi="나눔명조"/>
        </w:rPr>
        <w:t>1</w:t>
      </w:r>
      <w:r w:rsidRPr="000F1D0E">
        <w:rPr>
          <w:rFonts w:ascii="나눔명조" w:eastAsia="나눔명조" w:hAnsi="나눔명조"/>
        </w:rPr>
        <w:fldChar w:fldCharType="end"/>
      </w:r>
      <w:bookmarkEnd w:id="3"/>
      <w:r w:rsidRPr="000F1D0E">
        <w:rPr>
          <w:rFonts w:ascii="나눔명조" w:eastAsia="나눔명조" w:hAnsi="나눔명조"/>
        </w:rPr>
        <w:t xml:space="preserve">. Salt-and-pepper noise </w:t>
      </w:r>
      <w:r w:rsidRPr="000F1D0E">
        <w:rPr>
          <w:rFonts w:ascii="나눔명조" w:eastAsia="나눔명조" w:hAnsi="나눔명조" w:hint="eastAsia"/>
        </w:rPr>
        <w:t>생성 함수</w:t>
      </w:r>
      <w:r w:rsidRPr="000F1D0E">
        <w:rPr>
          <w:rFonts w:ascii="나눔명조" w:eastAsia="나눔명조" w:hAnsi="나눔명조"/>
        </w:rPr>
        <w:fldChar w:fldCharType="begin"/>
      </w:r>
      <w:r w:rsidR="000F1D0E" w:rsidRPr="000F1D0E">
        <w:rPr>
          <w:rFonts w:ascii="나눔명조" w:eastAsia="나눔명조" w:hAnsi="나눔명조"/>
        </w:rPr>
        <w:instrText xml:space="preserve"> ADDIN EN.CITE &lt;EndNote&gt;&lt;Cite&gt;&lt;Author&gt;Dawson-Howe&lt;/Author&gt;&lt;Year&gt;2014&lt;/Year&gt;&lt;RecNum&gt;6&lt;/RecNum&gt;&lt;DisplayText&gt;[7]&lt;/DisplayText&gt;&lt;record&gt;&lt;rec-number&gt;6&lt;/rec-number&gt;&lt;foreign-keys&gt;&lt;key app="EN" db-id="pdd5dd5evvwswaeswduxffryerrdz92vdx0a" timestamp="1538370760"&gt;6&lt;/key&gt;&lt;/foreign-keys&gt;&lt;ref-type name="Book"&gt;6&lt;/ref-type&gt;&lt;contributors&gt;&lt;authors&gt;&lt;author&gt;Dawson-Howe, Kenneth&lt;/author&gt;&lt;/authors&gt;&lt;/contributors&gt;&lt;titles&gt;&lt;title&gt;A practical introduction to computer vision with opencv&lt;/title&gt;&lt;/titles&gt;&lt;dates&gt;&lt;year&gt;2014&lt;/year&gt;&lt;/dates&gt;&lt;publisher&gt;John Wiley &amp;amp; Sons&lt;/publisher&gt;&lt;isbn&gt;1118848810&lt;/isbn&gt;&lt;urls&gt;&lt;/urls&gt;&lt;/record&gt;&lt;/Cite&gt;&lt;/EndNote&gt;</w:instrText>
      </w:r>
      <w:r w:rsidRPr="000F1D0E">
        <w:rPr>
          <w:rFonts w:ascii="나눔명조" w:eastAsia="나눔명조" w:hAnsi="나눔명조"/>
        </w:rPr>
        <w:fldChar w:fldCharType="separate"/>
      </w:r>
      <w:r w:rsidR="000F1D0E" w:rsidRPr="000F1D0E">
        <w:rPr>
          <w:rFonts w:ascii="나눔명조" w:eastAsia="나눔명조" w:hAnsi="나눔명조"/>
        </w:rPr>
        <w:t>[7]</w:t>
      </w:r>
      <w:r w:rsidRPr="000F1D0E">
        <w:rPr>
          <w:rFonts w:ascii="나눔명조" w:eastAsia="나눔명조" w:hAnsi="나눔명조"/>
        </w:rPr>
        <w:fldChar w:fldCharType="end"/>
      </w:r>
      <w:bookmarkEnd w:id="4"/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016"/>
      </w:tblGrid>
      <w:tr w:rsidR="009755B2" w:rsidTr="006E3055">
        <w:tc>
          <w:tcPr>
            <w:tcW w:w="90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void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salt_pepper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>cv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::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20"/>
              </w:rPr>
              <w:t>Mat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src_img, 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double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noise_percentage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)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{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   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srand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(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int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)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time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NULL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))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   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int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noise_points 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=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int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)(((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double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>src_img.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20"/>
              </w:rPr>
              <w:t>rows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*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  <w:t xml:space="preserve">        src_img.</w:t>
            </w:r>
            <w:r w:rsidRPr="006E3055">
              <w:rPr>
                <w:rFonts w:ascii="D2Coding" w:eastAsia="D2Coding" w:hAnsi="D2Coding" w:cs="Courier New"/>
                <w:b/>
                <w:bCs/>
                <w:color w:val="007788"/>
                <w:kern w:val="0"/>
                <w:szCs w:val="20"/>
              </w:rPr>
              <w:t>cols</w:t>
            </w: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b/>
                <w:bCs/>
                <w:color w:val="000040"/>
                <w:kern w:val="0"/>
                <w:szCs w:val="20"/>
              </w:rPr>
              <w:t>*</w:t>
            </w: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  <w:t xml:space="preserve"> src_img.</w:t>
            </w:r>
            <w:r w:rsidRPr="006E3055">
              <w:rPr>
                <w:rFonts w:ascii="D2Coding" w:eastAsia="D2Coding" w:hAnsi="D2Coding" w:cs="Courier New"/>
                <w:b/>
                <w:bCs/>
                <w:color w:val="007788"/>
                <w:kern w:val="0"/>
                <w:szCs w:val="20"/>
              </w:rPr>
              <w:t>channels</w:t>
            </w:r>
            <w:r w:rsidRPr="006E3055">
              <w:rPr>
                <w:rFonts w:ascii="D2Coding" w:eastAsia="D2Coding" w:hAnsi="D2Coding" w:cs="Courier New"/>
                <w:b/>
                <w:bCs/>
                <w:color w:val="008000"/>
                <w:kern w:val="0"/>
                <w:szCs w:val="20"/>
              </w:rPr>
              <w:t>())</w:t>
            </w: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b/>
                <w:bCs/>
                <w:color w:val="000040"/>
                <w:kern w:val="0"/>
                <w:szCs w:val="20"/>
              </w:rPr>
              <w:t>*</w:t>
            </w: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  <w:t xml:space="preserve"> noise_percentage </w:t>
            </w:r>
            <w:r w:rsidRPr="006E3055">
              <w:rPr>
                <w:rFonts w:ascii="D2Coding" w:eastAsia="D2Coding" w:hAnsi="D2Coding" w:cs="Courier New"/>
                <w:b/>
                <w:bCs/>
                <w:color w:val="000040"/>
                <w:kern w:val="0"/>
                <w:szCs w:val="20"/>
              </w:rPr>
              <w:t>/</w:t>
            </w: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b/>
                <w:bCs/>
                <w:color w:val="0000DD"/>
                <w:kern w:val="0"/>
                <w:szCs w:val="20"/>
              </w:rPr>
              <w:t>100</w:t>
            </w: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  <w:t>.</w:t>
            </w:r>
            <w:r w:rsidRPr="006E3055">
              <w:rPr>
                <w:rFonts w:ascii="D2Coding" w:eastAsia="D2Coding" w:hAnsi="D2Coding" w:cs="Courier New"/>
                <w:b/>
                <w:bCs/>
                <w:color w:val="008000"/>
                <w:kern w:val="0"/>
                <w:szCs w:val="20"/>
              </w:rPr>
              <w:t>)</w:t>
            </w:r>
            <w:r w:rsidRPr="006E3055">
              <w:rPr>
                <w:rFonts w:ascii="D2Coding" w:eastAsia="D2Coding" w:hAnsi="D2Coding" w:cs="Courier New"/>
                <w:b/>
                <w:bCs/>
                <w:color w:val="008080"/>
                <w:kern w:val="0"/>
                <w:szCs w:val="20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   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for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int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count 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=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0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;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count 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&lt;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noise_points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;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count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++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{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       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int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row 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=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rand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%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src_img.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20"/>
              </w:rPr>
              <w:t>rows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       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int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col 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=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rand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%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src_img.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20"/>
              </w:rPr>
              <w:t>cols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       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20"/>
              </w:rPr>
              <w:t>int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channel 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=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rand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%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src_img.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20"/>
              </w:rPr>
              <w:t>channels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)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  <w:t> 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       uchar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*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pixel 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=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src_img.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20"/>
              </w:rPr>
              <w:t>ptr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&lt;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>uchar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&gt;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>row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           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+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col 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*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src_img.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20"/>
              </w:rPr>
              <w:t>channels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)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+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channel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> 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       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*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pixel 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=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rand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(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40"/>
                <w:kern w:val="0"/>
                <w:szCs w:val="20"/>
              </w:rPr>
              <w:t>%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2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80"/>
                <w:kern w:val="0"/>
                <w:szCs w:val="20"/>
              </w:rPr>
              <w:t>==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1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?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255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: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20"/>
              </w:rPr>
              <w:t xml:space="preserve"> </w:t>
            </w:r>
            <w:r w:rsidRPr="006E3055">
              <w:rPr>
                <w:rFonts w:ascii="D2Coding" w:eastAsia="D2Coding" w:hAnsi="D2Coding" w:cs="Courier New"/>
                <w:color w:val="0000DD"/>
                <w:kern w:val="0"/>
                <w:szCs w:val="20"/>
              </w:rPr>
              <w:t>0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20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</w:pP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20"/>
              </w:rPr>
              <w:t xml:space="preserve">    </w:t>
            </w:r>
            <w:r w:rsidRPr="006E3055">
              <w:rPr>
                <w:rFonts w:ascii="D2Coding" w:eastAsia="D2Coding" w:hAnsi="D2Coding" w:cs="Courier New"/>
                <w:b/>
                <w:bCs/>
                <w:color w:val="008000"/>
                <w:kern w:val="0"/>
                <w:szCs w:val="20"/>
              </w:rPr>
              <w:t>}</w:t>
            </w:r>
          </w:p>
          <w:p w:rsidR="009755B2" w:rsidRPr="006E3055" w:rsidRDefault="006E3055" w:rsidP="006E3055">
            <w:pPr>
              <w:keepNext/>
              <w:widowControl/>
              <w:numPr>
                <w:ilvl w:val="0"/>
                <w:numId w:val="5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Courier New" w:eastAsia="굴림" w:hAnsi="Courier New" w:cs="Courier New"/>
                <w:color w:val="212529"/>
                <w:kern w:val="0"/>
                <w:sz w:val="18"/>
                <w:szCs w:val="18"/>
              </w:rPr>
            </w:pP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20"/>
              </w:rPr>
              <w:t>}</w:t>
            </w:r>
          </w:p>
        </w:tc>
      </w:tr>
    </w:tbl>
    <w:p w:rsidR="00A0485D" w:rsidRPr="00E12753" w:rsidRDefault="00A0485D" w:rsidP="00E127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A0485D" w:rsidRPr="002715AD" w:rsidRDefault="00A0485D" w:rsidP="002715AD">
      <w:pPr>
        <w:pStyle w:val="aa"/>
        <w:jc w:val="center"/>
        <w:rPr>
          <w:rFonts w:ascii="나눔명조" w:eastAsia="나눔명조" w:hAnsi="나눔명조"/>
          <w:sz w:val="18"/>
        </w:rPr>
      </w:pPr>
      <w:r w:rsidRPr="002715AD">
        <w:rPr>
          <w:rFonts w:ascii="나눔명조" w:eastAsia="나눔명조" w:hAnsi="나눔명조"/>
          <w:noProof/>
          <w:sz w:val="18"/>
        </w:rPr>
        <w:drawing>
          <wp:inline distT="0" distB="0" distL="0" distR="0" wp14:anchorId="0A0A9F36" wp14:editId="112D6D00">
            <wp:extent cx="2886075" cy="3171825"/>
            <wp:effectExtent l="0" t="0" r="9525" b="9525"/>
            <wp:docPr id="9" name="그림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86075" cy="317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485D" w:rsidRPr="00E12753" w:rsidRDefault="00A0485D" w:rsidP="00E12753">
      <w:pPr>
        <w:pStyle w:val="aa"/>
        <w:jc w:val="center"/>
        <w:rPr>
          <w:rFonts w:ascii="나눔명조" w:eastAsia="나눔명조" w:hAnsi="나눔명조"/>
          <w:sz w:val="18"/>
        </w:rPr>
      </w:pPr>
      <w:r w:rsidRPr="00A0485D">
        <w:rPr>
          <w:rFonts w:ascii="나눔명조" w:eastAsia="나눔명조" w:hAnsi="나눔명조"/>
          <w:sz w:val="18"/>
        </w:rPr>
        <w:t xml:space="preserve">Figure </w:t>
      </w:r>
      <w:r w:rsidRPr="00A0485D">
        <w:rPr>
          <w:rFonts w:ascii="나눔명조" w:eastAsia="나눔명조" w:hAnsi="나눔명조"/>
          <w:sz w:val="18"/>
        </w:rPr>
        <w:fldChar w:fldCharType="begin"/>
      </w:r>
      <w:r w:rsidRPr="00A0485D">
        <w:rPr>
          <w:rFonts w:ascii="나눔명조" w:eastAsia="나눔명조" w:hAnsi="나눔명조"/>
          <w:sz w:val="18"/>
        </w:rPr>
        <w:instrText xml:space="preserve"> SEQ Figure \* ARABIC </w:instrText>
      </w:r>
      <w:r w:rsidRPr="00A0485D">
        <w:rPr>
          <w:rFonts w:ascii="나눔명조" w:eastAsia="나눔명조" w:hAnsi="나눔명조"/>
          <w:sz w:val="18"/>
        </w:rPr>
        <w:fldChar w:fldCharType="separate"/>
      </w:r>
      <w:r w:rsidR="009D7F0A">
        <w:rPr>
          <w:rFonts w:ascii="나눔명조" w:eastAsia="나눔명조" w:hAnsi="나눔명조"/>
          <w:noProof/>
          <w:sz w:val="18"/>
        </w:rPr>
        <w:t>4</w:t>
      </w:r>
      <w:r w:rsidRPr="00A0485D">
        <w:rPr>
          <w:rFonts w:ascii="나눔명조" w:eastAsia="나눔명조" w:hAnsi="나눔명조"/>
          <w:sz w:val="18"/>
        </w:rPr>
        <w:fldChar w:fldCharType="end"/>
      </w:r>
      <w:r w:rsidRPr="00A0485D">
        <w:rPr>
          <w:rFonts w:ascii="나눔명조" w:eastAsia="나눔명조" w:hAnsi="나눔명조"/>
          <w:sz w:val="18"/>
        </w:rPr>
        <w:t xml:space="preserve">. </w:t>
      </w:r>
      <w:r w:rsidR="003D5D1F">
        <w:rPr>
          <w:rFonts w:ascii="나눔명조" w:eastAsia="나눔명조" w:hAnsi="나눔명조"/>
          <w:sz w:val="18"/>
        </w:rPr>
        <w:t>S</w:t>
      </w:r>
      <w:r w:rsidRPr="00A0485D">
        <w:rPr>
          <w:rFonts w:ascii="나눔명조" w:eastAsia="나눔명조" w:hAnsi="나눔명조"/>
          <w:sz w:val="18"/>
        </w:rPr>
        <w:t>alt-and-pepper 노이즈가 발생한 이미지</w:t>
      </w:r>
    </w:p>
    <w:p w:rsidR="00A0485D" w:rsidRPr="002715AD" w:rsidRDefault="00A0485D" w:rsidP="002715A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A0485D" w:rsidRPr="002715AD" w:rsidRDefault="00A0485D" w:rsidP="002715AD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2715AD">
        <w:rPr>
          <w:rFonts w:ascii="조선일보명조" w:eastAsia="조선일보명조" w:hAnsi="조선일보명조" w:cs="조선일보명조" w:hint="eastAsia"/>
          <w:sz w:val="22"/>
        </w:rPr>
        <w:t xml:space="preserve">아래 </w:t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2715AD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2715AD">
        <w:rPr>
          <w:rFonts w:ascii="조선일보명조" w:eastAsia="조선일보명조" w:hAnsi="조선일보명조" w:cs="조선일보명조" w:hint="eastAsia"/>
          <w:sz w:val="22"/>
        </w:rPr>
        <w:instrText>REF _Ref526166675 \h</w:instrText>
      </w:r>
      <w:r w:rsidRPr="002715AD">
        <w:rPr>
          <w:rFonts w:ascii="조선일보명조" w:eastAsia="조선일보명조" w:hAnsi="조선일보명조" w:cs="조선일보명조"/>
          <w:sz w:val="22"/>
        </w:rPr>
        <w:instrText xml:space="preserve">  \* MERGEFORMAT </w:instrText>
      </w:r>
      <w:r w:rsidRPr="002715AD">
        <w:rPr>
          <w:rFonts w:ascii="조선일보명조" w:eastAsia="조선일보명조" w:hAnsi="조선일보명조" w:cs="조선일보명조"/>
          <w:sz w:val="22"/>
        </w:rPr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2715AD">
        <w:rPr>
          <w:rFonts w:ascii="조선일보명조" w:eastAsia="조선일보명조" w:hAnsi="조선일보명조" w:cs="조선일보명조"/>
          <w:sz w:val="22"/>
        </w:rPr>
        <w:t>CODE 2</w:t>
      </w:r>
      <w:r w:rsidRPr="002715AD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2715AD">
        <w:rPr>
          <w:rFonts w:ascii="조선일보명조" w:eastAsia="조선일보명조" w:hAnsi="조선일보명조" w:cs="조선일보명조" w:hint="eastAsia"/>
          <w:sz w:val="22"/>
        </w:rPr>
        <w:t>는 원본</w:t>
      </w:r>
      <w:r w:rsidRPr="002715AD">
        <w:rPr>
          <w:rFonts w:ascii="조선일보명조" w:eastAsia="조선일보명조" w:hAnsi="조선일보명조" w:cs="조선일보명조"/>
          <w:sz w:val="22"/>
        </w:rPr>
        <w:t xml:space="preserve"> 이미지(Figure 3)에</w:t>
      </w:r>
      <w:r w:rsidRPr="002715AD"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 w:rsidR="002715AD">
        <w:rPr>
          <w:rFonts w:ascii="조선일보명조" w:eastAsia="조선일보명조" w:hAnsi="조선일보명조" w:cs="조선일보명조" w:hint="eastAsia"/>
          <w:sz w:val="22"/>
        </w:rPr>
        <w:t>G</w:t>
      </w:r>
      <w:r w:rsidR="002715AD">
        <w:rPr>
          <w:rFonts w:ascii="조선일보명조" w:eastAsia="조선일보명조" w:hAnsi="조선일보명조" w:cs="조선일보명조"/>
          <w:sz w:val="22"/>
        </w:rPr>
        <w:t>aussian</w:t>
      </w:r>
      <w:r w:rsidRPr="002715AD"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 w:rsidR="002715AD">
        <w:rPr>
          <w:rFonts w:ascii="조선일보명조" w:eastAsia="조선일보명조" w:hAnsi="조선일보명조" w:cs="조선일보명조"/>
          <w:sz w:val="22"/>
        </w:rPr>
        <w:t>noise</w:t>
      </w:r>
      <w:r w:rsidRPr="002715AD">
        <w:rPr>
          <w:rFonts w:ascii="조선일보명조" w:eastAsia="조선일보명조" w:hAnsi="조선일보명조" w:cs="조선일보명조" w:hint="eastAsia"/>
          <w:sz w:val="22"/>
        </w:rPr>
        <w:t>를 적용하는 함수를 보이며,</w:t>
      </w:r>
      <w:r w:rsidRPr="002715AD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2715AD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2715AD">
        <w:rPr>
          <w:rFonts w:ascii="조선일보명조" w:eastAsia="조선일보명조" w:hAnsi="조선일보명조" w:cs="조선일보명조"/>
          <w:sz w:val="22"/>
        </w:rPr>
        <w:instrText xml:space="preserve"> REF _Ref526167350 \h </w:instrText>
      </w:r>
      <w:r w:rsidR="00E12753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="002715AD">
        <w:rPr>
          <w:rFonts w:ascii="조선일보명조" w:eastAsia="조선일보명조" w:hAnsi="조선일보명조" w:cs="조선일보명조"/>
          <w:sz w:val="22"/>
        </w:rPr>
      </w:r>
      <w:r w:rsidR="002715AD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2715AD" w:rsidRPr="00E12753">
        <w:rPr>
          <w:rFonts w:ascii="조선일보명조" w:eastAsia="조선일보명조" w:hAnsi="조선일보명조" w:cs="조선일보명조"/>
          <w:sz w:val="22"/>
        </w:rPr>
        <w:t>Figure 5</w:t>
      </w:r>
      <w:r w:rsidR="002715AD">
        <w:rPr>
          <w:rFonts w:ascii="조선일보명조" w:eastAsia="조선일보명조" w:hAnsi="조선일보명조" w:cs="조선일보명조"/>
          <w:sz w:val="22"/>
        </w:rPr>
        <w:fldChar w:fldCharType="end"/>
      </w:r>
      <w:r w:rsidR="002715AD">
        <w:rPr>
          <w:rFonts w:ascii="조선일보명조" w:eastAsia="조선일보명조" w:hAnsi="조선일보명조" w:cs="조선일보명조"/>
          <w:sz w:val="22"/>
        </w:rPr>
        <w:t xml:space="preserve">는 </w:t>
      </w:r>
      <w:r w:rsidR="002715AD">
        <w:rPr>
          <w:rFonts w:ascii="조선일보명조" w:eastAsia="조선일보명조" w:hAnsi="조선일보명조" w:cs="조선일보명조" w:hint="eastAsia"/>
          <w:sz w:val="22"/>
        </w:rPr>
        <w:t>이를 호출해 G</w:t>
      </w:r>
      <w:r w:rsidR="002715AD">
        <w:rPr>
          <w:rFonts w:ascii="조선일보명조" w:eastAsia="조선일보명조" w:hAnsi="조선일보명조" w:cs="조선일보명조"/>
          <w:sz w:val="22"/>
        </w:rPr>
        <w:t>aussian</w:t>
      </w:r>
      <w:r w:rsidR="002715AD" w:rsidRPr="002715AD"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 w:rsidR="002715AD">
        <w:rPr>
          <w:rFonts w:ascii="조선일보명조" w:eastAsia="조선일보명조" w:hAnsi="조선일보명조" w:cs="조선일보명조"/>
          <w:sz w:val="22"/>
        </w:rPr>
        <w:t>noise</w:t>
      </w:r>
      <w:r w:rsidR="002715AD">
        <w:rPr>
          <w:rFonts w:ascii="조선일보명조" w:eastAsia="조선일보명조" w:hAnsi="조선일보명조" w:cs="조선일보명조" w:hint="eastAsia"/>
          <w:sz w:val="22"/>
        </w:rPr>
        <w:t xml:space="preserve">가 발생한 </w:t>
      </w:r>
      <w:r w:rsidR="002715AD">
        <w:rPr>
          <w:rFonts w:ascii="조선일보명조" w:eastAsia="조선일보명조" w:hAnsi="조선일보명조" w:cs="조선일보명조"/>
          <w:sz w:val="22"/>
        </w:rPr>
        <w:t>이미지</w:t>
      </w:r>
      <w:r w:rsidR="002715AD">
        <w:rPr>
          <w:rFonts w:ascii="조선일보명조" w:eastAsia="조선일보명조" w:hAnsi="조선일보명조" w:cs="조선일보명조" w:hint="eastAsia"/>
          <w:sz w:val="22"/>
        </w:rPr>
        <w:t>를 보인다.</w:t>
      </w:r>
    </w:p>
    <w:p w:rsidR="00A0485D" w:rsidRPr="00E12753" w:rsidRDefault="00A0485D" w:rsidP="00E127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6E3055" w:rsidRPr="000F1D0E" w:rsidRDefault="006E3055" w:rsidP="000F1D0E">
      <w:pPr>
        <w:pStyle w:val="aa"/>
        <w:jc w:val="left"/>
        <w:rPr>
          <w:rFonts w:ascii="나눔명조" w:eastAsia="나눔명조" w:hAnsi="나눔명조"/>
        </w:rPr>
      </w:pPr>
      <w:bookmarkStart w:id="5" w:name="_Ref526166675"/>
      <w:r w:rsidRPr="000F1D0E">
        <w:rPr>
          <w:rFonts w:ascii="나눔명조" w:eastAsia="나눔명조" w:hAnsi="나눔명조"/>
        </w:rPr>
        <w:t xml:space="preserve">CODE </w:t>
      </w:r>
      <w:r w:rsidRPr="000F1D0E">
        <w:rPr>
          <w:rFonts w:ascii="나눔명조" w:eastAsia="나눔명조" w:hAnsi="나눔명조"/>
        </w:rPr>
        <w:fldChar w:fldCharType="begin"/>
      </w:r>
      <w:r w:rsidRPr="000F1D0E">
        <w:rPr>
          <w:rFonts w:ascii="나눔명조" w:eastAsia="나눔명조" w:hAnsi="나눔명조"/>
        </w:rPr>
        <w:instrText xml:space="preserve"> SEQ CODE \* ARABIC </w:instrText>
      </w:r>
      <w:r w:rsidRPr="000F1D0E">
        <w:rPr>
          <w:rFonts w:ascii="나눔명조" w:eastAsia="나눔명조" w:hAnsi="나눔명조"/>
        </w:rPr>
        <w:fldChar w:fldCharType="separate"/>
      </w:r>
      <w:r w:rsidRPr="000F1D0E">
        <w:rPr>
          <w:rFonts w:ascii="나눔명조" w:eastAsia="나눔명조" w:hAnsi="나눔명조"/>
        </w:rPr>
        <w:t>2</w:t>
      </w:r>
      <w:r w:rsidRPr="000F1D0E">
        <w:rPr>
          <w:rFonts w:ascii="나눔명조" w:eastAsia="나눔명조" w:hAnsi="나눔명조"/>
        </w:rPr>
        <w:fldChar w:fldCharType="end"/>
      </w:r>
      <w:bookmarkEnd w:id="5"/>
      <w:r w:rsidRPr="000F1D0E">
        <w:rPr>
          <w:rFonts w:ascii="나눔명조" w:eastAsia="나눔명조" w:hAnsi="나눔명조"/>
        </w:rPr>
        <w:t xml:space="preserve">. Gaussian </w:t>
      </w:r>
      <w:r w:rsidRPr="000F1D0E">
        <w:rPr>
          <w:rFonts w:ascii="나눔명조" w:eastAsia="나눔명조" w:hAnsi="나눔명조" w:hint="eastAsia"/>
        </w:rPr>
        <w:t>noise 생성 함수</w:t>
      </w:r>
      <w:r w:rsidRPr="000F1D0E">
        <w:rPr>
          <w:rFonts w:ascii="나눔명조" w:eastAsia="나눔명조" w:hAnsi="나눔명조"/>
        </w:rPr>
        <w:fldChar w:fldCharType="begin"/>
      </w:r>
      <w:r w:rsidR="000F1D0E" w:rsidRPr="000F1D0E">
        <w:rPr>
          <w:rFonts w:ascii="나눔명조" w:eastAsia="나눔명조" w:hAnsi="나눔명조"/>
        </w:rPr>
        <w:instrText xml:space="preserve"> ADDIN EN.CITE &lt;EndNote&gt;&lt;Cite&gt;&lt;Author&gt;Dawson-Howe&lt;/Author&gt;&lt;Year&gt;2014&lt;/Year&gt;&lt;RecNum&gt;6&lt;/RecNum&gt;&lt;DisplayText&gt;[7]&lt;/DisplayText&gt;&lt;record&gt;&lt;rec-number&gt;6&lt;/rec-number&gt;&lt;foreign-keys&gt;&lt;key app="EN" db-id="pdd5dd5evvwswaeswduxffryerrdz92vdx0a" timestamp="1538370760"&gt;6&lt;/key&gt;&lt;/foreign-keys&gt;&lt;ref-type name="Book"&gt;6&lt;/ref-type&gt;&lt;contributors&gt;&lt;authors&gt;&lt;author&gt;Dawson-Howe, Kenneth&lt;/author&gt;&lt;/authors&gt;&lt;/contributors&gt;&lt;titles&gt;&lt;title&gt;A practical introduction to computer vision with opencv&lt;/title&gt;&lt;/titles&gt;&lt;dates&gt;&lt;year&gt;2014&lt;/year&gt;&lt;/dates&gt;&lt;publisher&gt;John Wiley &amp;amp; Sons&lt;/publisher&gt;&lt;isbn&gt;1118848810&lt;/isbn&gt;&lt;urls&gt;&lt;/urls&gt;&lt;/record&gt;&lt;/Cite&gt;&lt;/EndNote&gt;</w:instrText>
      </w:r>
      <w:r w:rsidRPr="000F1D0E">
        <w:rPr>
          <w:rFonts w:ascii="나눔명조" w:eastAsia="나눔명조" w:hAnsi="나눔명조"/>
        </w:rPr>
        <w:fldChar w:fldCharType="separate"/>
      </w:r>
      <w:r w:rsidR="000F1D0E" w:rsidRPr="000F1D0E">
        <w:rPr>
          <w:rFonts w:ascii="나눔명조" w:eastAsia="나눔명조" w:hAnsi="나눔명조"/>
        </w:rPr>
        <w:t>[7]</w:t>
      </w:r>
      <w:r w:rsidRPr="000F1D0E">
        <w:rPr>
          <w:rFonts w:ascii="나눔명조" w:eastAsia="나눔명조" w:hAnsi="나눔명조"/>
        </w:rPr>
        <w:fldChar w:fldCharType="end"/>
      </w:r>
    </w:p>
    <w:tbl>
      <w:tblPr>
        <w:tblStyle w:val="a6"/>
        <w:tblW w:w="0" w:type="auto"/>
        <w:tblInd w:w="5" w:type="dxa"/>
        <w:tblLook w:val="04A0" w:firstRow="1" w:lastRow="0" w:firstColumn="1" w:lastColumn="0" w:noHBand="0" w:noVBand="1"/>
      </w:tblPr>
      <w:tblGrid>
        <w:gridCol w:w="9016"/>
      </w:tblGrid>
      <w:tr w:rsidR="006E3055" w:rsidTr="006E3055">
        <w:tc>
          <w:tcPr>
            <w:tcW w:w="9016" w:type="dxa"/>
            <w:tcBorders>
              <w:left w:val="nil"/>
              <w:right w:val="nil"/>
            </w:tcBorders>
          </w:tcPr>
          <w:p w:rsidR="006E3055" w:rsidRPr="006E3055" w:rsidRDefault="006E3055" w:rsidP="006E3055">
            <w:pPr>
              <w:widowControl/>
              <w:numPr>
                <w:ilvl w:val="0"/>
                <w:numId w:val="4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cv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::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Mat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gaussian_nosie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cv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::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Mat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src_img, 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18"/>
              </w:rPr>
              <w:t>double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average, 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18"/>
              </w:rPr>
              <w:t>double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sigma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)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4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</w:pP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{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4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   cv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::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Mat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noise_img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src_img.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size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(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, CV_16SC3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)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4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   cv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::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randn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noise_img, cv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::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Scalar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::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all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average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)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, cv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::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Scalar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::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all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sigma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))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4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18"/>
              </w:rPr>
            </w:pP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18"/>
              </w:rPr>
              <w:t xml:space="preserve">    cv</w:t>
            </w:r>
            <w:r w:rsidRPr="006E3055">
              <w:rPr>
                <w:rFonts w:ascii="D2Coding" w:eastAsia="D2Coding" w:hAnsi="D2Coding" w:cs="Courier New"/>
                <w:b/>
                <w:bCs/>
                <w:color w:val="008080"/>
                <w:kern w:val="0"/>
                <w:szCs w:val="18"/>
              </w:rPr>
              <w:t>::</w:t>
            </w:r>
            <w:r w:rsidRPr="006E3055">
              <w:rPr>
                <w:rFonts w:ascii="D2Coding" w:eastAsia="D2Coding" w:hAnsi="D2Coding" w:cs="Courier New"/>
                <w:b/>
                <w:bCs/>
                <w:color w:val="007788"/>
                <w:kern w:val="0"/>
                <w:szCs w:val="18"/>
              </w:rPr>
              <w:t>Mat</w:t>
            </w:r>
            <w:r w:rsidRPr="006E3055">
              <w:rPr>
                <w:rFonts w:ascii="D2Coding" w:eastAsia="D2Coding" w:hAnsi="D2Coding" w:cs="Courier New"/>
                <w:b/>
                <w:bCs/>
                <w:color w:val="212529"/>
                <w:kern w:val="0"/>
                <w:szCs w:val="18"/>
              </w:rPr>
              <w:t xml:space="preserve"> temp_img</w:t>
            </w:r>
            <w:r w:rsidRPr="006E3055">
              <w:rPr>
                <w:rFonts w:ascii="D2Coding" w:eastAsia="D2Coding" w:hAnsi="D2Coding" w:cs="Courier New"/>
                <w:b/>
                <w:bCs/>
                <w:color w:val="008080"/>
                <w:kern w:val="0"/>
                <w:szCs w:val="18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4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   src_img.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convertTo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temp_img, CV_16SC3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)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4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   cv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::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addWeighted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temp_img, </w:t>
            </w:r>
            <w:r w:rsidRPr="006E3055">
              <w:rPr>
                <w:rFonts w:ascii="D2Coding" w:eastAsia="D2Coding" w:hAnsi="D2Coding" w:cs="Courier New"/>
                <w:color w:val="800080"/>
                <w:kern w:val="0"/>
                <w:szCs w:val="18"/>
              </w:rPr>
              <w:t>1.0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, noise_img, </w:t>
            </w:r>
            <w:r w:rsidRPr="006E3055">
              <w:rPr>
                <w:rFonts w:ascii="D2Coding" w:eastAsia="D2Coding" w:hAnsi="D2Coding" w:cs="Courier New"/>
                <w:color w:val="800080"/>
                <w:kern w:val="0"/>
                <w:szCs w:val="18"/>
              </w:rPr>
              <w:t>1.0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, </w:t>
            </w:r>
            <w:r w:rsidRPr="006E3055">
              <w:rPr>
                <w:rFonts w:ascii="D2Coding" w:eastAsia="D2Coding" w:hAnsi="D2Coding" w:cs="Courier New"/>
                <w:color w:val="800080"/>
                <w:kern w:val="0"/>
                <w:szCs w:val="18"/>
              </w:rPr>
              <w:t>0.0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, temp_img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)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4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   temp_img.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convertTo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(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>temp_img, src_img.</w:t>
            </w:r>
            <w:r w:rsidRPr="006E3055">
              <w:rPr>
                <w:rFonts w:ascii="D2Coding" w:eastAsia="D2Coding" w:hAnsi="D2Coding" w:cs="Courier New"/>
                <w:color w:val="007788"/>
                <w:kern w:val="0"/>
                <w:szCs w:val="18"/>
              </w:rPr>
              <w:t>type</w:t>
            </w:r>
            <w:r w:rsidRPr="006E3055">
              <w:rPr>
                <w:rFonts w:ascii="D2Coding" w:eastAsia="D2Coding" w:hAnsi="D2Coding" w:cs="Courier New"/>
                <w:color w:val="008000"/>
                <w:kern w:val="0"/>
                <w:szCs w:val="18"/>
              </w:rPr>
              <w:t>())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;</w:t>
            </w:r>
          </w:p>
          <w:p w:rsidR="006E3055" w:rsidRPr="006E3055" w:rsidRDefault="006E3055" w:rsidP="006E3055">
            <w:pPr>
              <w:widowControl/>
              <w:numPr>
                <w:ilvl w:val="0"/>
                <w:numId w:val="4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</w:pP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   </w:t>
            </w:r>
            <w:r w:rsidRPr="006E3055">
              <w:rPr>
                <w:rFonts w:ascii="D2Coding" w:eastAsia="D2Coding" w:hAnsi="D2Coding" w:cs="Courier New"/>
                <w:color w:val="0000FF"/>
                <w:kern w:val="0"/>
                <w:szCs w:val="18"/>
              </w:rPr>
              <w:t>return</w:t>
            </w:r>
            <w:r w:rsidRPr="006E3055">
              <w:rPr>
                <w:rFonts w:ascii="D2Coding" w:eastAsia="D2Coding" w:hAnsi="D2Coding" w:cs="Courier New"/>
                <w:color w:val="212529"/>
                <w:kern w:val="0"/>
                <w:szCs w:val="18"/>
              </w:rPr>
              <w:t xml:space="preserve"> temp_img</w:t>
            </w:r>
            <w:r w:rsidRPr="006E3055">
              <w:rPr>
                <w:rFonts w:ascii="D2Coding" w:eastAsia="D2Coding" w:hAnsi="D2Coding" w:cs="Courier New"/>
                <w:color w:val="008080"/>
                <w:kern w:val="0"/>
                <w:szCs w:val="18"/>
              </w:rPr>
              <w:t>;</w:t>
            </w:r>
          </w:p>
          <w:p w:rsidR="006E3055" w:rsidRPr="006E3055" w:rsidRDefault="006E3055" w:rsidP="006E3055">
            <w:pPr>
              <w:keepNext/>
              <w:widowControl/>
              <w:numPr>
                <w:ilvl w:val="0"/>
                <w:numId w:val="4"/>
              </w:numPr>
              <w:shd w:val="clear" w:color="auto" w:fill="FFFFFF"/>
              <w:wordWrap/>
              <w:autoSpaceDE/>
              <w:autoSpaceDN/>
              <w:spacing w:before="100" w:beforeAutospacing="1" w:after="100" w:afterAutospacing="1" w:line="288" w:lineRule="atLeast"/>
              <w:jc w:val="left"/>
              <w:textAlignment w:val="top"/>
              <w:rPr>
                <w:rFonts w:ascii="Courier New" w:eastAsia="굴림" w:hAnsi="Courier New" w:cs="Courier New"/>
                <w:b/>
                <w:bCs/>
                <w:color w:val="212529"/>
                <w:kern w:val="0"/>
                <w:sz w:val="18"/>
                <w:szCs w:val="18"/>
              </w:rPr>
            </w:pPr>
            <w:r w:rsidRPr="006E3055">
              <w:rPr>
                <w:rFonts w:ascii="D2Coding" w:eastAsia="D2Coding" w:hAnsi="D2Coding" w:cs="Courier New"/>
                <w:b/>
                <w:bCs/>
                <w:color w:val="008000"/>
                <w:kern w:val="0"/>
                <w:szCs w:val="18"/>
              </w:rPr>
              <w:t>}</w:t>
            </w:r>
          </w:p>
        </w:tc>
      </w:tr>
    </w:tbl>
    <w:p w:rsidR="00A0485D" w:rsidRPr="00E12753" w:rsidRDefault="00A0485D" w:rsidP="00E127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2715AD" w:rsidRPr="000F1D0E" w:rsidRDefault="00A0485D" w:rsidP="002715AD">
      <w:pPr>
        <w:pStyle w:val="aa"/>
        <w:jc w:val="center"/>
        <w:rPr>
          <w:rFonts w:ascii="나눔명조" w:eastAsia="나눔명조" w:hAnsi="나눔명조"/>
        </w:rPr>
      </w:pPr>
      <w:r w:rsidRPr="000F1D0E">
        <w:rPr>
          <w:rFonts w:ascii="나눔명조" w:eastAsia="나눔명조" w:hAnsi="나눔명조"/>
          <w:noProof/>
        </w:rPr>
        <w:drawing>
          <wp:inline distT="0" distB="0" distL="0" distR="0" wp14:anchorId="2F9E7B1E" wp14:editId="6DE5FF6B">
            <wp:extent cx="2886075" cy="3171825"/>
            <wp:effectExtent l="0" t="0" r="9525" b="9525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886075" cy="317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485D" w:rsidRPr="000F1D0E" w:rsidRDefault="002715AD" w:rsidP="002715AD">
      <w:pPr>
        <w:pStyle w:val="aa"/>
        <w:jc w:val="center"/>
        <w:rPr>
          <w:rFonts w:ascii="나눔명조" w:eastAsia="나눔명조" w:hAnsi="나눔명조"/>
        </w:rPr>
      </w:pPr>
      <w:bookmarkStart w:id="6" w:name="_Ref526167350"/>
      <w:r w:rsidRPr="000F1D0E">
        <w:rPr>
          <w:rFonts w:ascii="나눔명조" w:eastAsia="나눔명조" w:hAnsi="나눔명조"/>
        </w:rPr>
        <w:t xml:space="preserve">Figure </w:t>
      </w:r>
      <w:r w:rsidRPr="000F1D0E">
        <w:rPr>
          <w:rFonts w:ascii="나눔명조" w:eastAsia="나눔명조" w:hAnsi="나눔명조"/>
        </w:rPr>
        <w:fldChar w:fldCharType="begin"/>
      </w:r>
      <w:r w:rsidRPr="000F1D0E">
        <w:rPr>
          <w:rFonts w:ascii="나눔명조" w:eastAsia="나눔명조" w:hAnsi="나눔명조"/>
        </w:rPr>
        <w:instrText xml:space="preserve"> SEQ Figure \* ARABIC </w:instrText>
      </w:r>
      <w:r w:rsidRPr="000F1D0E">
        <w:rPr>
          <w:rFonts w:ascii="나눔명조" w:eastAsia="나눔명조" w:hAnsi="나눔명조"/>
        </w:rPr>
        <w:fldChar w:fldCharType="separate"/>
      </w:r>
      <w:r w:rsidR="009D7F0A">
        <w:rPr>
          <w:rFonts w:ascii="나눔명조" w:eastAsia="나눔명조" w:hAnsi="나눔명조"/>
          <w:noProof/>
        </w:rPr>
        <w:t>5</w:t>
      </w:r>
      <w:r w:rsidRPr="000F1D0E">
        <w:rPr>
          <w:rFonts w:ascii="나눔명조" w:eastAsia="나눔명조" w:hAnsi="나눔명조"/>
        </w:rPr>
        <w:fldChar w:fldCharType="end"/>
      </w:r>
      <w:bookmarkEnd w:id="6"/>
      <w:r w:rsidRPr="000F1D0E">
        <w:rPr>
          <w:rFonts w:ascii="나눔명조" w:eastAsia="나눔명조" w:hAnsi="나눔명조"/>
        </w:rPr>
        <w:t xml:space="preserve">. </w:t>
      </w:r>
      <w:r w:rsidRPr="000F1D0E">
        <w:rPr>
          <w:rFonts w:ascii="나눔명조" w:eastAsia="나눔명조" w:hAnsi="나눔명조" w:hint="eastAsia"/>
        </w:rPr>
        <w:t>G</w:t>
      </w:r>
      <w:r w:rsidRPr="000F1D0E">
        <w:rPr>
          <w:rFonts w:ascii="나눔명조" w:eastAsia="나눔명조" w:hAnsi="나눔명조"/>
        </w:rPr>
        <w:t>aussian 노이즈가 발생한 이미지</w:t>
      </w:r>
    </w:p>
    <w:p w:rsidR="00C63852" w:rsidRPr="00E12753" w:rsidRDefault="00C63852" w:rsidP="00E127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63852" w:rsidRDefault="00C63852" w:rsidP="00C63852">
      <w:pPr>
        <w:spacing w:line="240" w:lineRule="auto"/>
        <w:rPr>
          <w:rFonts w:ascii="조선일보명조" w:eastAsia="조선일보명조" w:hAnsi="조선일보명조" w:cs="조선일보명조"/>
          <w:b/>
          <w:sz w:val="24"/>
        </w:rPr>
      </w:pPr>
      <w:r w:rsidRPr="00C63852">
        <w:rPr>
          <w:rFonts w:ascii="조선일보명조" w:eastAsia="조선일보명조" w:hAnsi="조선일보명조" w:cs="조선일보명조" w:hint="eastAsia"/>
          <w:b/>
          <w:sz w:val="24"/>
        </w:rPr>
        <w:t>2.2. 필터 적용</w:t>
      </w:r>
    </w:p>
    <w:p w:rsidR="00661CC8" w:rsidRPr="003D5D1F" w:rsidRDefault="000F1D0E" w:rsidP="003D5D1F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3D5D1F">
        <w:rPr>
          <w:rFonts w:ascii="조선일보명조" w:eastAsia="조선일보명조" w:hAnsi="조선일보명조" w:cs="조선일보명조" w:hint="eastAsia"/>
          <w:sz w:val="22"/>
        </w:rPr>
        <w:t>2.1</w:t>
      </w:r>
      <w:r w:rsidR="00EC12B2" w:rsidRPr="003D5D1F">
        <w:rPr>
          <w:rFonts w:ascii="조선일보명조" w:eastAsia="조선일보명조" w:hAnsi="조선일보명조" w:cs="조선일보명조" w:hint="eastAsia"/>
          <w:sz w:val="22"/>
        </w:rPr>
        <w:t xml:space="preserve">절에서 </w:t>
      </w:r>
      <w:r w:rsidR="003D5D1F" w:rsidRPr="003D5D1F">
        <w:rPr>
          <w:rFonts w:ascii="조선일보명조" w:eastAsia="조선일보명조" w:hAnsi="조선일보명조" w:cs="조선일보명조"/>
          <w:sz w:val="22"/>
        </w:rPr>
        <w:t xml:space="preserve">Salt </w:t>
      </w:r>
      <w:r w:rsidR="00EC12B2" w:rsidRPr="003D5D1F">
        <w:rPr>
          <w:rFonts w:ascii="조선일보명조" w:eastAsia="조선일보명조" w:hAnsi="조선일보명조" w:cs="조선일보명조"/>
          <w:sz w:val="22"/>
        </w:rPr>
        <w:t xml:space="preserve">-and-pepper </w:t>
      </w:r>
      <w:r w:rsidR="00EC12B2" w:rsidRPr="003D5D1F">
        <w:rPr>
          <w:rFonts w:ascii="조선일보명조" w:eastAsia="조선일보명조" w:hAnsi="조선일보명조" w:cs="조선일보명조" w:hint="eastAsia"/>
          <w:sz w:val="22"/>
        </w:rPr>
        <w:t xml:space="preserve">노이즈와 </w:t>
      </w:r>
      <w:r w:rsidR="00EC12B2" w:rsidRPr="003D5D1F">
        <w:rPr>
          <w:rFonts w:ascii="조선일보명조" w:eastAsia="조선일보명조" w:hAnsi="조선일보명조" w:cs="조선일보명조"/>
          <w:sz w:val="22"/>
        </w:rPr>
        <w:t xml:space="preserve">Gaussian </w:t>
      </w:r>
      <w:r w:rsidR="00EC12B2" w:rsidRPr="003D5D1F">
        <w:rPr>
          <w:rFonts w:ascii="조선일보명조" w:eastAsia="조선일보명조" w:hAnsi="조선일보명조" w:cs="조선일보명조" w:hint="eastAsia"/>
          <w:sz w:val="22"/>
        </w:rPr>
        <w:t>노이즈를 같은 이미지에 발생시켰다.</w:t>
      </w:r>
      <w:r w:rsidR="00EC12B2" w:rsidRPr="003D5D1F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E338CC" w:rsidRPr="00C32AF3" w:rsidRDefault="00661CC8" w:rsidP="00C32AF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C32AF3">
        <w:rPr>
          <w:rFonts w:ascii="조선일보명조" w:eastAsia="조선일보명조" w:hAnsi="조선일보명조" w:cs="조선일보명조" w:hint="eastAsia"/>
          <w:sz w:val="22"/>
        </w:rPr>
        <w:t xml:space="preserve">노이즈가 발생한 이미지에 대해 필터를 적용하기 위해서 </w:t>
      </w:r>
      <w:r w:rsidRPr="00C32AF3">
        <w:rPr>
          <w:rFonts w:ascii="조선일보명조" w:eastAsia="조선일보명조" w:hAnsi="조선일보명조" w:cs="조선일보명조"/>
          <w:sz w:val="22"/>
        </w:rPr>
        <w:t>Open CV</w:t>
      </w:r>
      <w:r w:rsidR="000F1D0E" w:rsidRPr="00C32AF3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0F1D0E" w:rsidRPr="00C32AF3"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8&lt;/RecNum&gt;&lt;DisplayText&gt;[6]&lt;/DisplayText&gt;&lt;record&gt;&lt;rec-number&gt;8&lt;/rec-number&gt;&lt;foreign-keys&gt;&lt;key app="EN" db-id="pdd5dd5evvwswaeswduxffryerrdz92vdx0a" timestamp="1538373577"&gt;8&lt;/key&gt;&lt;/foreign-keys&gt;&lt;ref-type name="Web Page"&gt;12&lt;/ref-type&gt;&lt;contributors&gt;&lt;/contributors&gt;&lt;titles&gt;&lt;title&gt;OpenCV library&lt;/title&gt;&lt;/titles&gt;&lt;dates&gt;&lt;/dates&gt;&lt;urls&gt;&lt;related-urls&gt;&lt;url&gt;https://opencv.org/&lt;/url&gt;&lt;/related-urls&gt;&lt;/urls&gt;&lt;/record&gt;&lt;/Cite&gt;&lt;/EndNote&gt;</w:instrText>
      </w:r>
      <w:r w:rsidR="000F1D0E" w:rsidRPr="00C32AF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0F1D0E" w:rsidRPr="00C32AF3">
        <w:rPr>
          <w:rFonts w:ascii="조선일보명조" w:eastAsia="조선일보명조" w:hAnsi="조선일보명조" w:cs="조선일보명조"/>
          <w:sz w:val="22"/>
        </w:rPr>
        <w:t>[6]</w:t>
      </w:r>
      <w:r w:rsidR="000F1D0E" w:rsidRPr="00C32AF3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C32AF3">
        <w:rPr>
          <w:rFonts w:ascii="조선일보명조" w:eastAsia="조선일보명조" w:hAnsi="조선일보명조" w:cs="조선일보명조" w:hint="eastAsia"/>
          <w:sz w:val="22"/>
        </w:rPr>
        <w:t>가 지원하는 다음의 함수들을 사용하였다</w:t>
      </w:r>
      <w:r w:rsidR="000F1D0E" w:rsidRPr="00C32AF3">
        <w:rPr>
          <w:rFonts w:ascii="조선일보명조" w:eastAsia="조선일보명조" w:hAnsi="조선일보명조" w:cs="조선일보명조" w:hint="eastAsia"/>
          <w:sz w:val="22"/>
        </w:rPr>
        <w:t xml:space="preserve">(라이브러리 사용 방법은 </w:t>
      </w:r>
      <w:r w:rsidR="000F1D0E" w:rsidRPr="00C32AF3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0F1D0E" w:rsidRPr="00C32AF3"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Author&gt;OpenCV&lt;/Author&gt;&lt;RecNum&gt;7&lt;/RecNum&gt;&lt;DisplayText&gt;[8]&lt;/DisplayText&gt;&lt;record&gt;&lt;rec-number&gt;7&lt;/rec-number&gt;&lt;foreign-keys&gt;&lt;key app="EN" db-id="pdd5dd5evvwswaeswduxffryerrdz92vdx0a" timestamp="1538373506"&gt;7&lt;/key&gt;&lt;/foreign-keys&gt;&lt;ref-type name="Web Page"&gt;12&lt;/ref-type&gt;&lt;contributors&gt;&lt;authors&gt;&lt;author&gt;OpenCV&lt;/author&gt;&lt;/authors&gt;&lt;/contributors&gt;&lt;titles&gt;&lt;title&gt;OpenCV: Smoothing Images&lt;/title&gt;&lt;/titles&gt;&lt;dates&gt;&lt;/dates&gt;&lt;urls&gt;&lt;related-urls&gt;&lt;url&gt;https://docs.opencv.org/3.1.0/dc/dd3/tutorial_gausian_median_blur_bilateral_filter.html&lt;/url&gt;&lt;/related-urls&gt;&lt;/urls&gt;&lt;/record&gt;&lt;/Cite&gt;&lt;/EndNote&gt;</w:instrText>
      </w:r>
      <w:r w:rsidR="000F1D0E" w:rsidRPr="00C32AF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0F1D0E" w:rsidRPr="00C32AF3">
        <w:rPr>
          <w:rFonts w:ascii="조선일보명조" w:eastAsia="조선일보명조" w:hAnsi="조선일보명조" w:cs="조선일보명조"/>
          <w:sz w:val="22"/>
        </w:rPr>
        <w:t>[8]</w:t>
      </w:r>
      <w:r w:rsidR="000F1D0E" w:rsidRPr="00C32AF3">
        <w:rPr>
          <w:rFonts w:ascii="조선일보명조" w:eastAsia="조선일보명조" w:hAnsi="조선일보명조" w:cs="조선일보명조"/>
          <w:sz w:val="22"/>
        </w:rPr>
        <w:fldChar w:fldCharType="end"/>
      </w:r>
      <w:r w:rsidR="000F1D0E" w:rsidRPr="00C32AF3">
        <w:rPr>
          <w:rFonts w:ascii="조선일보명조" w:eastAsia="조선일보명조" w:hAnsi="조선일보명조" w:cs="조선일보명조" w:hint="eastAsia"/>
          <w:sz w:val="22"/>
        </w:rPr>
        <w:t>을 참고함)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>:</w:t>
      </w:r>
    </w:p>
    <w:p w:rsidR="00661CC8" w:rsidRDefault="00661CC8" w:rsidP="00661CC8">
      <w:pPr>
        <w:pStyle w:val="a9"/>
        <w:numPr>
          <w:ilvl w:val="0"/>
          <w:numId w:val="6"/>
        </w:numPr>
        <w:ind w:leftChars="0"/>
      </w:pPr>
      <w:r w:rsidRPr="00661CC8">
        <w:lastRenderedPageBreak/>
        <w:t>cv::blur</w:t>
      </w:r>
      <w:r>
        <w:t>(</w:t>
      </w:r>
      <w:r w:rsidR="000B28D0">
        <w:rPr>
          <w:rFonts w:hint="eastAsia"/>
        </w:rPr>
        <w:t>A</w:t>
      </w:r>
      <w:r>
        <w:t>verage</w:t>
      </w:r>
      <w:r>
        <w:rPr>
          <w:rFonts w:hint="eastAsia"/>
        </w:rPr>
        <w:t xml:space="preserve"> 필터)</w:t>
      </w:r>
    </w:p>
    <w:p w:rsidR="00661CC8" w:rsidRDefault="00661CC8" w:rsidP="00661CC8">
      <w:pPr>
        <w:pStyle w:val="a9"/>
        <w:numPr>
          <w:ilvl w:val="0"/>
          <w:numId w:val="6"/>
        </w:numPr>
        <w:ind w:leftChars="0"/>
      </w:pPr>
      <w:r w:rsidRPr="00661CC8">
        <w:t>cv::medianBlur</w:t>
      </w:r>
      <w:r>
        <w:t>(</w:t>
      </w:r>
      <w:r w:rsidR="000B28D0">
        <w:rPr>
          <w:rFonts w:hint="eastAsia"/>
        </w:rPr>
        <w:t>M</w:t>
      </w:r>
      <w:r>
        <w:rPr>
          <w:rFonts w:hint="eastAsia"/>
        </w:rPr>
        <w:t>edian 필터)</w:t>
      </w:r>
    </w:p>
    <w:p w:rsidR="00661CC8" w:rsidRDefault="00661CC8" w:rsidP="009D7F0A">
      <w:pPr>
        <w:pStyle w:val="a9"/>
        <w:numPr>
          <w:ilvl w:val="0"/>
          <w:numId w:val="6"/>
        </w:numPr>
        <w:ind w:leftChars="0"/>
      </w:pPr>
      <w:r w:rsidRPr="00661CC8">
        <w:t>cv::GaussianBlur</w:t>
      </w:r>
      <w:r>
        <w:t>(</w:t>
      </w:r>
      <w:r>
        <w:rPr>
          <w:rFonts w:hint="eastAsia"/>
        </w:rPr>
        <w:t>Gau</w:t>
      </w:r>
      <w:r>
        <w:t xml:space="preserve">ssian </w:t>
      </w:r>
      <w:r>
        <w:rPr>
          <w:rFonts w:hint="eastAsia"/>
        </w:rPr>
        <w:t>필터)</w:t>
      </w:r>
    </w:p>
    <w:p w:rsidR="00C32AF3" w:rsidRPr="00E12753" w:rsidRDefault="00C32AF3" w:rsidP="00043961">
      <w:pPr>
        <w:spacing w:line="240" w:lineRule="auto"/>
        <w:rPr>
          <w:rFonts w:ascii="조선일보명조" w:eastAsia="조선일보명조" w:hAnsi="조선일보명조" w:cs="조선일보명조"/>
          <w:sz w:val="22"/>
        </w:rPr>
      </w:pPr>
    </w:p>
    <w:tbl>
      <w:tblPr>
        <w:tblStyle w:val="a6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76"/>
        <w:gridCol w:w="4776"/>
      </w:tblGrid>
      <w:tr w:rsidR="00E338CC" w:rsidRPr="000F1D0E" w:rsidTr="00E338CC">
        <w:trPr>
          <w:trHeight w:val="4612"/>
          <w:jc w:val="center"/>
        </w:trPr>
        <w:tc>
          <w:tcPr>
            <w:tcW w:w="3727" w:type="dxa"/>
          </w:tcPr>
          <w:p w:rsidR="00E338CC" w:rsidRPr="000F1D0E" w:rsidRDefault="00E338CC" w:rsidP="000F1D0E">
            <w:pPr>
              <w:pStyle w:val="aa"/>
              <w:jc w:val="center"/>
              <w:rPr>
                <w:rFonts w:ascii="나눔명조" w:eastAsia="나눔명조" w:hAnsi="나눔명조"/>
              </w:rPr>
            </w:pPr>
            <w:r w:rsidRPr="000F1D0E">
              <w:rPr>
                <w:rFonts w:ascii="나눔명조" w:eastAsia="나눔명조" w:hAnsi="나눔명조"/>
                <w:noProof/>
              </w:rPr>
              <w:drawing>
                <wp:inline distT="0" distB="0" distL="0" distR="0" wp14:anchorId="7DAF81CB" wp14:editId="51134E6B">
                  <wp:extent cx="2886075" cy="3171825"/>
                  <wp:effectExtent l="0" t="0" r="9525" b="9525"/>
                  <wp:docPr id="1" name="그림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6075" cy="3171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727" w:type="dxa"/>
          </w:tcPr>
          <w:p w:rsidR="00E338CC" w:rsidRPr="000F1D0E" w:rsidRDefault="00E338CC" w:rsidP="000F1D0E">
            <w:pPr>
              <w:pStyle w:val="aa"/>
              <w:jc w:val="center"/>
              <w:rPr>
                <w:rFonts w:ascii="나눔명조" w:eastAsia="나눔명조" w:hAnsi="나눔명조"/>
              </w:rPr>
            </w:pPr>
            <w:r w:rsidRPr="000F1D0E">
              <w:rPr>
                <w:rFonts w:ascii="나눔명조" w:eastAsia="나눔명조" w:hAnsi="나눔명조"/>
                <w:noProof/>
              </w:rPr>
              <w:drawing>
                <wp:inline distT="0" distB="0" distL="0" distR="0" wp14:anchorId="6CB43A82" wp14:editId="59356CAF">
                  <wp:extent cx="2886075" cy="3171825"/>
                  <wp:effectExtent l="0" t="0" r="9525" b="9525"/>
                  <wp:docPr id="25" name="그림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6075" cy="3171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338CC" w:rsidRPr="000F1D0E" w:rsidTr="00E338CC">
        <w:trPr>
          <w:trHeight w:val="4599"/>
          <w:jc w:val="center"/>
        </w:trPr>
        <w:tc>
          <w:tcPr>
            <w:tcW w:w="3727" w:type="dxa"/>
          </w:tcPr>
          <w:p w:rsidR="00E338CC" w:rsidRPr="000F1D0E" w:rsidRDefault="00E338CC" w:rsidP="000F1D0E">
            <w:pPr>
              <w:pStyle w:val="aa"/>
              <w:spacing w:after="160" w:line="259" w:lineRule="auto"/>
              <w:jc w:val="center"/>
              <w:rPr>
                <w:rFonts w:ascii="나눔명조" w:eastAsia="나눔명조" w:hAnsi="나눔명조"/>
              </w:rPr>
            </w:pPr>
            <w:r w:rsidRPr="000F1D0E">
              <w:rPr>
                <w:rFonts w:ascii="나눔명조" w:eastAsia="나눔명조" w:hAnsi="나눔명조"/>
                <w:noProof/>
              </w:rPr>
              <w:drawing>
                <wp:inline distT="0" distB="0" distL="0" distR="0" wp14:anchorId="71975F4C" wp14:editId="572FCBC3">
                  <wp:extent cx="2886075" cy="3171825"/>
                  <wp:effectExtent l="0" t="0" r="9525" b="9525"/>
                  <wp:docPr id="26" name="그림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6075" cy="3171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727" w:type="dxa"/>
          </w:tcPr>
          <w:p w:rsidR="00E338CC" w:rsidRPr="000F1D0E" w:rsidRDefault="00E338CC" w:rsidP="000F1D0E">
            <w:pPr>
              <w:pStyle w:val="aa"/>
              <w:spacing w:after="160" w:line="259" w:lineRule="auto"/>
              <w:jc w:val="center"/>
              <w:rPr>
                <w:rFonts w:ascii="나눔명조" w:eastAsia="나눔명조" w:hAnsi="나눔명조"/>
              </w:rPr>
            </w:pPr>
            <w:r w:rsidRPr="000F1D0E">
              <w:rPr>
                <w:rFonts w:ascii="나눔명조" w:eastAsia="나눔명조" w:hAnsi="나눔명조"/>
                <w:noProof/>
              </w:rPr>
              <w:drawing>
                <wp:inline distT="0" distB="0" distL="0" distR="0" wp14:anchorId="5FA8DA12" wp14:editId="6BC2C365">
                  <wp:extent cx="2886075" cy="3171825"/>
                  <wp:effectExtent l="0" t="0" r="9525" b="9525"/>
                  <wp:docPr id="27" name="그림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6075" cy="3171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E338CC" w:rsidRDefault="00E338CC" w:rsidP="00E338CC">
      <w:pPr>
        <w:pStyle w:val="aa"/>
        <w:jc w:val="center"/>
        <w:rPr>
          <w:rFonts w:ascii="나눔명조" w:eastAsia="나눔명조" w:hAnsi="나눔명조"/>
        </w:rPr>
      </w:pPr>
      <w:bookmarkStart w:id="7" w:name="_Ref526169849"/>
      <w:r w:rsidRPr="000F1D0E">
        <w:rPr>
          <w:rFonts w:ascii="나눔명조" w:eastAsia="나눔명조" w:hAnsi="나눔명조"/>
        </w:rPr>
        <w:t xml:space="preserve">Figure </w:t>
      </w:r>
      <w:r w:rsidRPr="000F1D0E">
        <w:rPr>
          <w:rFonts w:ascii="나눔명조" w:eastAsia="나눔명조" w:hAnsi="나눔명조"/>
        </w:rPr>
        <w:fldChar w:fldCharType="begin"/>
      </w:r>
      <w:r w:rsidRPr="000F1D0E">
        <w:rPr>
          <w:rFonts w:ascii="나눔명조" w:eastAsia="나눔명조" w:hAnsi="나눔명조"/>
        </w:rPr>
        <w:instrText xml:space="preserve"> SEQ Figure \* ARABIC </w:instrText>
      </w:r>
      <w:r w:rsidRPr="000F1D0E">
        <w:rPr>
          <w:rFonts w:ascii="나눔명조" w:eastAsia="나눔명조" w:hAnsi="나눔명조"/>
        </w:rPr>
        <w:fldChar w:fldCharType="separate"/>
      </w:r>
      <w:r w:rsidR="009D7F0A">
        <w:rPr>
          <w:rFonts w:ascii="나눔명조" w:eastAsia="나눔명조" w:hAnsi="나눔명조"/>
          <w:noProof/>
        </w:rPr>
        <w:t>6</w:t>
      </w:r>
      <w:r w:rsidRPr="000F1D0E">
        <w:rPr>
          <w:rFonts w:ascii="나눔명조" w:eastAsia="나눔명조" w:hAnsi="나눔명조"/>
        </w:rPr>
        <w:fldChar w:fldCharType="end"/>
      </w:r>
      <w:bookmarkEnd w:id="7"/>
      <w:r w:rsidRPr="000F1D0E">
        <w:rPr>
          <w:rFonts w:ascii="나눔명조" w:eastAsia="나눔명조" w:hAnsi="나눔명조"/>
        </w:rPr>
        <w:t xml:space="preserve">. </w:t>
      </w:r>
      <w:r w:rsidR="00BF699E">
        <w:rPr>
          <w:rFonts w:ascii="나눔명조" w:eastAsia="나눔명조" w:hAnsi="나눔명조" w:hint="eastAsia"/>
        </w:rPr>
        <w:t>S</w:t>
      </w:r>
      <w:r w:rsidRPr="000F1D0E">
        <w:rPr>
          <w:rFonts w:ascii="나눔명조" w:eastAsia="나눔명조" w:hAnsi="나눔명조"/>
        </w:rPr>
        <w:t>alt-and-pepper</w:t>
      </w:r>
      <w:r w:rsidRPr="000F1D0E">
        <w:rPr>
          <w:rFonts w:ascii="나눔명조" w:eastAsia="나눔명조" w:hAnsi="나눔명조" w:hint="eastAsia"/>
        </w:rPr>
        <w:t xml:space="preserve">가 발생한 이미지(좌상)와 </w:t>
      </w:r>
      <w:r w:rsidR="006570B0">
        <w:rPr>
          <w:rFonts w:ascii="나눔명조" w:eastAsia="나눔명조" w:hAnsi="나눔명조"/>
        </w:rPr>
        <w:t>A</w:t>
      </w:r>
      <w:r w:rsidR="00EC12B2" w:rsidRPr="000F1D0E">
        <w:rPr>
          <w:rFonts w:ascii="나눔명조" w:eastAsia="나눔명조" w:hAnsi="나눔명조"/>
        </w:rPr>
        <w:t>verage</w:t>
      </w:r>
      <w:r w:rsidRPr="000F1D0E">
        <w:rPr>
          <w:rFonts w:ascii="나눔명조" w:eastAsia="나눔명조" w:hAnsi="나눔명조" w:hint="eastAsia"/>
        </w:rPr>
        <w:t>(우상)</w:t>
      </w:r>
      <w:r w:rsidRPr="000F1D0E">
        <w:rPr>
          <w:rFonts w:ascii="나눔명조" w:eastAsia="나눔명조" w:hAnsi="나눔명조"/>
        </w:rPr>
        <w:t xml:space="preserve">, </w:t>
      </w:r>
      <w:r w:rsidR="006570B0">
        <w:rPr>
          <w:rFonts w:ascii="나눔명조" w:eastAsia="나눔명조" w:hAnsi="나눔명조"/>
        </w:rPr>
        <w:t>M</w:t>
      </w:r>
      <w:r w:rsidRPr="000F1D0E">
        <w:rPr>
          <w:rFonts w:ascii="나눔명조" w:eastAsia="나눔명조" w:hAnsi="나눔명조" w:hint="eastAsia"/>
        </w:rPr>
        <w:t>e</w:t>
      </w:r>
      <w:r w:rsidRPr="000F1D0E">
        <w:rPr>
          <w:rFonts w:ascii="나눔명조" w:eastAsia="나눔명조" w:hAnsi="나눔명조"/>
        </w:rPr>
        <w:t>dian</w:t>
      </w:r>
      <w:r w:rsidRPr="000F1D0E">
        <w:rPr>
          <w:rFonts w:ascii="나눔명조" w:eastAsia="나눔명조" w:hAnsi="나눔명조" w:hint="eastAsia"/>
        </w:rPr>
        <w:t>(좌하)</w:t>
      </w:r>
      <w:r w:rsidRPr="000F1D0E">
        <w:rPr>
          <w:rFonts w:ascii="나눔명조" w:eastAsia="나눔명조" w:hAnsi="나눔명조"/>
        </w:rPr>
        <w:t xml:space="preserve">, </w:t>
      </w:r>
      <w:r w:rsidRPr="000F1D0E">
        <w:rPr>
          <w:rFonts w:ascii="나눔명조" w:eastAsia="나눔명조" w:hAnsi="나눔명조" w:hint="eastAsia"/>
        </w:rPr>
        <w:t>G</w:t>
      </w:r>
      <w:r w:rsidRPr="000F1D0E">
        <w:rPr>
          <w:rFonts w:ascii="나눔명조" w:eastAsia="나눔명조" w:hAnsi="나눔명조"/>
        </w:rPr>
        <w:t>aussian</w:t>
      </w:r>
      <w:r w:rsidRPr="000F1D0E">
        <w:rPr>
          <w:rFonts w:ascii="나눔명조" w:eastAsia="나눔명조" w:hAnsi="나눔명조" w:hint="eastAsia"/>
        </w:rPr>
        <w:t>(우하)</w:t>
      </w:r>
      <w:r w:rsidRPr="000F1D0E">
        <w:rPr>
          <w:rFonts w:ascii="나눔명조" w:eastAsia="나눔명조" w:hAnsi="나눔명조"/>
        </w:rPr>
        <w:t xml:space="preserve"> </w:t>
      </w:r>
      <w:r w:rsidRPr="000F1D0E">
        <w:rPr>
          <w:rFonts w:ascii="나눔명조" w:eastAsia="나눔명조" w:hAnsi="나눔명조" w:hint="eastAsia"/>
        </w:rPr>
        <w:t>필터 처리 후 이미지</w:t>
      </w:r>
    </w:p>
    <w:p w:rsidR="00043961" w:rsidRPr="00C32AF3" w:rsidRDefault="00043961" w:rsidP="00043961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위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 w:rsidRPr="00C32AF3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C32AF3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C32AF3">
        <w:rPr>
          <w:rFonts w:ascii="조선일보명조" w:eastAsia="조선일보명조" w:hAnsi="조선일보명조" w:cs="조선일보명조" w:hint="eastAsia"/>
          <w:sz w:val="22"/>
        </w:rPr>
        <w:instrText>REF _Ref526169849 \h</w:instrText>
      </w:r>
      <w:r w:rsidRPr="00C32AF3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C32AF3">
        <w:rPr>
          <w:rFonts w:ascii="조선일보명조" w:eastAsia="조선일보명조" w:hAnsi="조선일보명조" w:cs="조선일보명조"/>
          <w:sz w:val="22"/>
        </w:rPr>
      </w:r>
      <w:r w:rsidRPr="00C32AF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C32AF3">
        <w:rPr>
          <w:rFonts w:ascii="조선일보명조" w:eastAsia="조선일보명조" w:hAnsi="조선일보명조" w:cs="조선일보명조"/>
          <w:sz w:val="22"/>
        </w:rPr>
        <w:t>Figure 6</w:t>
      </w:r>
      <w:r w:rsidRPr="00C32AF3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C32AF3">
        <w:rPr>
          <w:rFonts w:ascii="조선일보명조" w:eastAsia="조선일보명조" w:hAnsi="조선일보명조" w:cs="조선일보명조" w:hint="eastAsia"/>
          <w:sz w:val="22"/>
        </w:rPr>
        <w:t xml:space="preserve">은 </w:t>
      </w:r>
      <w:r w:rsidR="00BF699E">
        <w:rPr>
          <w:rFonts w:ascii="조선일보명조" w:eastAsia="조선일보명조" w:hAnsi="조선일보명조" w:cs="조선일보명조"/>
          <w:sz w:val="22"/>
        </w:rPr>
        <w:t>S</w:t>
      </w:r>
      <w:r w:rsidRPr="00C32AF3">
        <w:rPr>
          <w:rFonts w:ascii="조선일보명조" w:eastAsia="조선일보명조" w:hAnsi="조선일보명조" w:cs="조선일보명조"/>
          <w:sz w:val="22"/>
        </w:rPr>
        <w:t xml:space="preserve">alt-and-pepper 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 xml:space="preserve">노이즈를 발생시킨 이미지와 그 이미지에 </w:t>
      </w:r>
      <w:r w:rsidRPr="00C32AF3">
        <w:rPr>
          <w:rFonts w:ascii="조선일보명조" w:eastAsia="조선일보명조" w:hAnsi="조선일보명조" w:cs="조선일보명조"/>
          <w:sz w:val="22"/>
        </w:rPr>
        <w:t>3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>가지 필터(</w:t>
      </w:r>
      <w:r w:rsidRPr="00C32AF3">
        <w:rPr>
          <w:rFonts w:ascii="조선일보명조" w:eastAsia="조선일보명조" w:hAnsi="조선일보명조" w:cs="조선일보명조"/>
          <w:sz w:val="22"/>
        </w:rPr>
        <w:t xml:space="preserve">Average, </w:t>
      </w:r>
      <w:r w:rsidRPr="00C32AF3">
        <w:rPr>
          <w:rFonts w:ascii="조선일보명조" w:eastAsia="조선일보명조" w:hAnsi="조선일보명조" w:cs="조선일보명조"/>
          <w:sz w:val="22"/>
        </w:rPr>
        <w:lastRenderedPageBreak/>
        <w:t xml:space="preserve">Median, Gaussian 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>필터</w:t>
      </w:r>
      <w:r w:rsidRPr="00C32AF3">
        <w:rPr>
          <w:rFonts w:ascii="조선일보명조" w:eastAsia="조선일보명조" w:hAnsi="조선일보명조" w:cs="조선일보명조"/>
          <w:sz w:val="22"/>
        </w:rPr>
        <w:t>)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>를 적용한 이미지들을 보인다.</w:t>
      </w:r>
    </w:p>
    <w:p w:rsidR="00C32AF3" w:rsidRPr="00E12753" w:rsidRDefault="00C32AF3" w:rsidP="00E127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4"/>
        <w:gridCol w:w="4814"/>
      </w:tblGrid>
      <w:tr w:rsidR="00EC12B2" w:rsidRPr="000F1D0E" w:rsidTr="00EC12B2">
        <w:tc>
          <w:tcPr>
            <w:tcW w:w="4814" w:type="dxa"/>
          </w:tcPr>
          <w:p w:rsidR="00EC12B2" w:rsidRPr="000F1D0E" w:rsidRDefault="00EC12B2" w:rsidP="000F1D0E">
            <w:pPr>
              <w:pStyle w:val="aa"/>
              <w:jc w:val="center"/>
              <w:rPr>
                <w:rFonts w:ascii="나눔명조" w:eastAsia="나눔명조" w:hAnsi="나눔명조"/>
              </w:rPr>
            </w:pPr>
            <w:r w:rsidRPr="000F1D0E">
              <w:rPr>
                <w:rFonts w:ascii="나눔명조" w:eastAsia="나눔명조" w:hAnsi="나눔명조"/>
                <w:noProof/>
              </w:rPr>
              <w:drawing>
                <wp:inline distT="0" distB="0" distL="0" distR="0" wp14:anchorId="321D7599" wp14:editId="2F354247">
                  <wp:extent cx="2886075" cy="3171825"/>
                  <wp:effectExtent l="0" t="0" r="9525" b="9525"/>
                  <wp:docPr id="30" name="그림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6075" cy="3171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4" w:type="dxa"/>
          </w:tcPr>
          <w:p w:rsidR="00EC12B2" w:rsidRPr="000F1D0E" w:rsidRDefault="00EC12B2" w:rsidP="000F1D0E">
            <w:pPr>
              <w:pStyle w:val="aa"/>
              <w:jc w:val="center"/>
              <w:rPr>
                <w:rFonts w:ascii="나눔명조" w:eastAsia="나눔명조" w:hAnsi="나눔명조"/>
              </w:rPr>
            </w:pPr>
            <w:r w:rsidRPr="000F1D0E">
              <w:rPr>
                <w:rFonts w:ascii="나눔명조" w:eastAsia="나눔명조" w:hAnsi="나눔명조"/>
                <w:noProof/>
              </w:rPr>
              <w:drawing>
                <wp:inline distT="0" distB="0" distL="0" distR="0" wp14:anchorId="293C7383" wp14:editId="0F283AA4">
                  <wp:extent cx="2886075" cy="3171825"/>
                  <wp:effectExtent l="0" t="0" r="9525" b="9525"/>
                  <wp:docPr id="31" name="그림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6075" cy="3171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C12B2" w:rsidRPr="000F1D0E" w:rsidTr="00EC12B2">
        <w:tc>
          <w:tcPr>
            <w:tcW w:w="4814" w:type="dxa"/>
          </w:tcPr>
          <w:p w:rsidR="00EC12B2" w:rsidRPr="000F1D0E" w:rsidRDefault="00EC12B2" w:rsidP="000F1D0E">
            <w:pPr>
              <w:pStyle w:val="aa"/>
              <w:jc w:val="center"/>
              <w:rPr>
                <w:rFonts w:ascii="나눔명조" w:eastAsia="나눔명조" w:hAnsi="나눔명조"/>
              </w:rPr>
            </w:pPr>
            <w:r w:rsidRPr="000F1D0E">
              <w:rPr>
                <w:rFonts w:ascii="나눔명조" w:eastAsia="나눔명조" w:hAnsi="나눔명조"/>
                <w:noProof/>
              </w:rPr>
              <w:drawing>
                <wp:inline distT="0" distB="0" distL="0" distR="0" wp14:anchorId="155E5516" wp14:editId="5EF2E69C">
                  <wp:extent cx="2886075" cy="3171825"/>
                  <wp:effectExtent l="0" t="0" r="9525" b="9525"/>
                  <wp:docPr id="32" name="그림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6075" cy="3171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14" w:type="dxa"/>
          </w:tcPr>
          <w:p w:rsidR="00EC12B2" w:rsidRPr="000F1D0E" w:rsidRDefault="00EC12B2" w:rsidP="000F1D0E">
            <w:pPr>
              <w:pStyle w:val="aa"/>
              <w:jc w:val="center"/>
              <w:rPr>
                <w:rFonts w:ascii="나눔명조" w:eastAsia="나눔명조" w:hAnsi="나눔명조"/>
              </w:rPr>
            </w:pPr>
            <w:r w:rsidRPr="000F1D0E">
              <w:rPr>
                <w:rFonts w:ascii="나눔명조" w:eastAsia="나눔명조" w:hAnsi="나눔명조"/>
                <w:noProof/>
              </w:rPr>
              <w:drawing>
                <wp:inline distT="0" distB="0" distL="0" distR="0" wp14:anchorId="2785E2AA" wp14:editId="56554E20">
                  <wp:extent cx="2886075" cy="3171825"/>
                  <wp:effectExtent l="0" t="0" r="9525" b="9525"/>
                  <wp:docPr id="33" name="그림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6075" cy="3171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EC12B2" w:rsidRPr="000F1D0E" w:rsidRDefault="00EC12B2" w:rsidP="00EC12B2">
      <w:pPr>
        <w:pStyle w:val="aa"/>
        <w:jc w:val="center"/>
        <w:rPr>
          <w:rFonts w:ascii="나눔명조" w:eastAsia="나눔명조" w:hAnsi="나눔명조"/>
        </w:rPr>
      </w:pPr>
      <w:bookmarkStart w:id="8" w:name="_Ref526169946"/>
      <w:r w:rsidRPr="000F1D0E">
        <w:rPr>
          <w:rFonts w:ascii="나눔명조" w:eastAsia="나눔명조" w:hAnsi="나눔명조"/>
        </w:rPr>
        <w:t xml:space="preserve">Figure </w:t>
      </w:r>
      <w:r w:rsidRPr="000F1D0E">
        <w:rPr>
          <w:rFonts w:ascii="나눔명조" w:eastAsia="나눔명조" w:hAnsi="나눔명조"/>
        </w:rPr>
        <w:fldChar w:fldCharType="begin"/>
      </w:r>
      <w:r w:rsidRPr="000F1D0E">
        <w:rPr>
          <w:rFonts w:ascii="나눔명조" w:eastAsia="나눔명조" w:hAnsi="나눔명조"/>
        </w:rPr>
        <w:instrText xml:space="preserve"> SEQ Figure \* ARABIC </w:instrText>
      </w:r>
      <w:r w:rsidRPr="000F1D0E">
        <w:rPr>
          <w:rFonts w:ascii="나눔명조" w:eastAsia="나눔명조" w:hAnsi="나눔명조"/>
        </w:rPr>
        <w:fldChar w:fldCharType="separate"/>
      </w:r>
      <w:r w:rsidR="009D7F0A">
        <w:rPr>
          <w:rFonts w:ascii="나눔명조" w:eastAsia="나눔명조" w:hAnsi="나눔명조"/>
          <w:noProof/>
        </w:rPr>
        <w:t>7</w:t>
      </w:r>
      <w:r w:rsidRPr="000F1D0E">
        <w:rPr>
          <w:rFonts w:ascii="나눔명조" w:eastAsia="나눔명조" w:hAnsi="나눔명조"/>
        </w:rPr>
        <w:fldChar w:fldCharType="end"/>
      </w:r>
      <w:bookmarkEnd w:id="8"/>
      <w:r w:rsidRPr="000F1D0E">
        <w:rPr>
          <w:rFonts w:ascii="나눔명조" w:eastAsia="나눔명조" w:hAnsi="나눔명조"/>
        </w:rPr>
        <w:t xml:space="preserve">. Gaussian </w:t>
      </w:r>
      <w:r w:rsidRPr="000F1D0E">
        <w:rPr>
          <w:rFonts w:ascii="나눔명조" w:eastAsia="나눔명조" w:hAnsi="나눔명조" w:hint="eastAsia"/>
        </w:rPr>
        <w:t xml:space="preserve">노이즈가 발생한 이미지(좌상)와 </w:t>
      </w:r>
      <w:r w:rsidR="006570B0">
        <w:rPr>
          <w:rFonts w:ascii="나눔명조" w:eastAsia="나눔명조" w:hAnsi="나눔명조"/>
        </w:rPr>
        <w:t>A</w:t>
      </w:r>
      <w:r w:rsidRPr="000F1D0E">
        <w:rPr>
          <w:rFonts w:ascii="나눔명조" w:eastAsia="나눔명조" w:hAnsi="나눔명조"/>
        </w:rPr>
        <w:t>verage</w:t>
      </w:r>
      <w:r w:rsidRPr="000F1D0E">
        <w:rPr>
          <w:rFonts w:ascii="나눔명조" w:eastAsia="나눔명조" w:hAnsi="나눔명조" w:hint="eastAsia"/>
        </w:rPr>
        <w:t>(우상)</w:t>
      </w:r>
      <w:r w:rsidRPr="000F1D0E">
        <w:rPr>
          <w:rFonts w:ascii="나눔명조" w:eastAsia="나눔명조" w:hAnsi="나눔명조"/>
        </w:rPr>
        <w:t xml:space="preserve">, </w:t>
      </w:r>
      <w:r w:rsidR="006570B0">
        <w:rPr>
          <w:rFonts w:ascii="나눔명조" w:eastAsia="나눔명조" w:hAnsi="나눔명조"/>
        </w:rPr>
        <w:t>M</w:t>
      </w:r>
      <w:r w:rsidRPr="000F1D0E">
        <w:rPr>
          <w:rFonts w:ascii="나눔명조" w:eastAsia="나눔명조" w:hAnsi="나눔명조" w:hint="eastAsia"/>
        </w:rPr>
        <w:t>e</w:t>
      </w:r>
      <w:r w:rsidRPr="000F1D0E">
        <w:rPr>
          <w:rFonts w:ascii="나눔명조" w:eastAsia="나눔명조" w:hAnsi="나눔명조"/>
        </w:rPr>
        <w:t>dian</w:t>
      </w:r>
      <w:r w:rsidRPr="000F1D0E">
        <w:rPr>
          <w:rFonts w:ascii="나눔명조" w:eastAsia="나눔명조" w:hAnsi="나눔명조" w:hint="eastAsia"/>
        </w:rPr>
        <w:t>(좌하)</w:t>
      </w:r>
      <w:r w:rsidRPr="000F1D0E">
        <w:rPr>
          <w:rFonts w:ascii="나눔명조" w:eastAsia="나눔명조" w:hAnsi="나눔명조"/>
        </w:rPr>
        <w:t xml:space="preserve">, </w:t>
      </w:r>
      <w:r w:rsidRPr="000F1D0E">
        <w:rPr>
          <w:rFonts w:ascii="나눔명조" w:eastAsia="나눔명조" w:hAnsi="나눔명조" w:hint="eastAsia"/>
        </w:rPr>
        <w:t>G</w:t>
      </w:r>
      <w:r w:rsidRPr="000F1D0E">
        <w:rPr>
          <w:rFonts w:ascii="나눔명조" w:eastAsia="나눔명조" w:hAnsi="나눔명조"/>
        </w:rPr>
        <w:t>aussian</w:t>
      </w:r>
      <w:r w:rsidRPr="000F1D0E">
        <w:rPr>
          <w:rFonts w:ascii="나눔명조" w:eastAsia="나눔명조" w:hAnsi="나눔명조" w:hint="eastAsia"/>
        </w:rPr>
        <w:t>(우하)</w:t>
      </w:r>
      <w:r w:rsidRPr="000F1D0E">
        <w:rPr>
          <w:rFonts w:ascii="나눔명조" w:eastAsia="나눔명조" w:hAnsi="나눔명조"/>
        </w:rPr>
        <w:t xml:space="preserve"> </w:t>
      </w:r>
      <w:r w:rsidRPr="000F1D0E">
        <w:rPr>
          <w:rFonts w:ascii="나눔명조" w:eastAsia="나눔명조" w:hAnsi="나눔명조" w:hint="eastAsia"/>
        </w:rPr>
        <w:t>필터 처리 후 이미지</w:t>
      </w:r>
    </w:p>
    <w:p w:rsidR="00043961" w:rsidRPr="00043961" w:rsidRDefault="00043961" w:rsidP="00043961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043961" w:rsidRPr="00C32AF3" w:rsidRDefault="00043961" w:rsidP="00043961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C32AF3">
        <w:rPr>
          <w:rFonts w:ascii="조선일보명조" w:eastAsia="조선일보명조" w:hAnsi="조선일보명조" w:cs="조선일보명조" w:hint="eastAsia"/>
          <w:sz w:val="22"/>
        </w:rPr>
        <w:t xml:space="preserve">아래 </w:t>
      </w:r>
      <w:r w:rsidRPr="00C32AF3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C32AF3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C32AF3">
        <w:rPr>
          <w:rFonts w:ascii="조선일보명조" w:eastAsia="조선일보명조" w:hAnsi="조선일보명조" w:cs="조선일보명조" w:hint="eastAsia"/>
          <w:sz w:val="22"/>
        </w:rPr>
        <w:instrText>REF _Ref526169946 \h</w:instrText>
      </w:r>
      <w:r w:rsidRPr="00C32AF3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C32AF3">
        <w:rPr>
          <w:rFonts w:ascii="조선일보명조" w:eastAsia="조선일보명조" w:hAnsi="조선일보명조" w:cs="조선일보명조"/>
          <w:sz w:val="22"/>
        </w:rPr>
      </w:r>
      <w:r w:rsidRPr="00C32AF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C32AF3">
        <w:rPr>
          <w:rFonts w:ascii="조선일보명조" w:eastAsia="조선일보명조" w:hAnsi="조선일보명조" w:cs="조선일보명조"/>
          <w:sz w:val="22"/>
        </w:rPr>
        <w:t>Figure 7</w:t>
      </w:r>
      <w:r w:rsidRPr="00C32AF3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C32AF3">
        <w:rPr>
          <w:rFonts w:ascii="조선일보명조" w:eastAsia="조선일보명조" w:hAnsi="조선일보명조" w:cs="조선일보명조" w:hint="eastAsia"/>
          <w:sz w:val="22"/>
        </w:rPr>
        <w:t>은 Gaussian</w:t>
      </w:r>
      <w:r w:rsidRPr="00C32AF3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 xml:space="preserve">노이즈를 발생시킨 이미지와 그 이미지에 </w:t>
      </w:r>
      <w:r w:rsidRPr="00C32AF3">
        <w:rPr>
          <w:rFonts w:ascii="조선일보명조" w:eastAsia="조선일보명조" w:hAnsi="조선일보명조" w:cs="조선일보명조"/>
          <w:sz w:val="22"/>
        </w:rPr>
        <w:t>3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>가지 필터(</w:t>
      </w:r>
      <w:r w:rsidRPr="00C32AF3">
        <w:rPr>
          <w:rFonts w:ascii="조선일보명조" w:eastAsia="조선일보명조" w:hAnsi="조선일보명조" w:cs="조선일보명조"/>
          <w:sz w:val="22"/>
        </w:rPr>
        <w:t xml:space="preserve">Average, Median, Gaussian 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>필터</w:t>
      </w:r>
      <w:r w:rsidRPr="00C32AF3">
        <w:rPr>
          <w:rFonts w:ascii="조선일보명조" w:eastAsia="조선일보명조" w:hAnsi="조선일보명조" w:cs="조선일보명조"/>
          <w:sz w:val="22"/>
        </w:rPr>
        <w:t>)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>를 적용한 이미지들을 보인다.</w:t>
      </w:r>
    </w:p>
    <w:p w:rsidR="00E338CC" w:rsidRPr="00043961" w:rsidRDefault="00E338CC" w:rsidP="00E1275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32AF3" w:rsidRDefault="00C94BE8" w:rsidP="00C32AF3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lastRenderedPageBreak/>
        <w:t>3. 결론</w:t>
      </w:r>
    </w:p>
    <w:p w:rsidR="00C32AF3" w:rsidRDefault="00C32AF3" w:rsidP="00C32AF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C32AF3">
        <w:rPr>
          <w:rFonts w:ascii="조선일보명조" w:eastAsia="조선일보명조" w:hAnsi="조선일보명조" w:cs="조선일보명조" w:hint="eastAsia"/>
          <w:sz w:val="22"/>
        </w:rPr>
        <w:t xml:space="preserve">이 과제에서 본인은 원본 이미지에 </w:t>
      </w:r>
      <w:r w:rsidRPr="00C32AF3">
        <w:rPr>
          <w:rFonts w:ascii="조선일보명조" w:eastAsia="조선일보명조" w:hAnsi="조선일보명조" w:cs="조선일보명조"/>
          <w:sz w:val="22"/>
        </w:rPr>
        <w:t xml:space="preserve">Salt-and-pepper, Gaussian 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>노이즈를 발생시키고,</w:t>
      </w:r>
      <w:r w:rsidRPr="00C32AF3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C32AF3">
        <w:rPr>
          <w:rFonts w:ascii="조선일보명조" w:eastAsia="조선일보명조" w:hAnsi="조선일보명조" w:cs="조선일보명조" w:hint="eastAsia"/>
          <w:sz w:val="22"/>
        </w:rPr>
        <w:t>노이즈가 발생된 이미지에 몇가지 필터들을 적용해 봤다.</w:t>
      </w:r>
      <w:r w:rsidRPr="00C32AF3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9D7F0A" w:rsidRDefault="00C32AF3" w:rsidP="00C32AF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일반적으로 </w:t>
      </w:r>
      <w:r w:rsidR="00BF699E">
        <w:rPr>
          <w:rFonts w:ascii="조선일보명조" w:eastAsia="조선일보명조" w:hAnsi="조선일보명조" w:cs="조선일보명조"/>
          <w:sz w:val="22"/>
        </w:rPr>
        <w:t>Salt</w:t>
      </w:r>
      <w:r w:rsidRPr="009D7F0A">
        <w:rPr>
          <w:rFonts w:ascii="조선일보명조" w:eastAsia="조선일보명조" w:hAnsi="조선일보명조" w:cs="조선일보명조"/>
          <w:sz w:val="22"/>
        </w:rPr>
        <w:t>-and-pepper</w:t>
      </w:r>
      <w:r w:rsidRPr="009D7F0A">
        <w:rPr>
          <w:rFonts w:ascii="조선일보명조" w:eastAsia="조선일보명조" w:hAnsi="조선일보명조" w:cs="조선일보명조" w:hint="eastAsia"/>
          <w:sz w:val="22"/>
        </w:rPr>
        <w:t xml:space="preserve"> 노이즈를 해결하기 위해서는 </w:t>
      </w:r>
      <w:r w:rsidR="002048AA">
        <w:rPr>
          <w:rFonts w:ascii="조선일보명조" w:eastAsia="조선일보명조" w:hAnsi="조선일보명조" w:cs="조선일보명조"/>
          <w:sz w:val="22"/>
        </w:rPr>
        <w:t>M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 xml:space="preserve">edian </w:t>
      </w:r>
      <w:r w:rsidR="009D7F0A" w:rsidRPr="009D7F0A">
        <w:rPr>
          <w:rFonts w:ascii="조선일보명조" w:eastAsia="조선일보명조" w:hAnsi="조선일보명조" w:cs="조선일보명조" w:hint="eastAsia"/>
          <w:sz w:val="22"/>
        </w:rPr>
        <w:t>필터가 효율적이라고 알려져 있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>으며,</w:t>
      </w:r>
      <w:r w:rsidR="009D7F0A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 xml:space="preserve">이를 확인하기 위해 </w:t>
      </w:r>
      <w:r w:rsidR="00BF699E">
        <w:rPr>
          <w:rFonts w:ascii="조선일보명조" w:eastAsia="조선일보명조" w:hAnsi="조선일보명조" w:cs="조선일보명조"/>
          <w:sz w:val="22"/>
        </w:rPr>
        <w:t>S</w:t>
      </w:r>
      <w:r w:rsidR="009D7F0A" w:rsidRPr="009D7F0A">
        <w:rPr>
          <w:rFonts w:ascii="조선일보명조" w:eastAsia="조선일보명조" w:hAnsi="조선일보명조" w:cs="조선일보명조"/>
          <w:sz w:val="22"/>
        </w:rPr>
        <w:t>alt-and-pepper</w:t>
      </w:r>
      <w:r w:rsidR="009D7F0A" w:rsidRPr="009D7F0A">
        <w:rPr>
          <w:rFonts w:ascii="조선일보명조" w:eastAsia="조선일보명조" w:hAnsi="조선일보명조" w:cs="조선일보명조" w:hint="eastAsia"/>
          <w:sz w:val="22"/>
        </w:rPr>
        <w:t xml:space="preserve"> 노이즈</w:t>
      </w:r>
      <w:r w:rsidR="009D7F0A">
        <w:rPr>
          <w:rFonts w:ascii="조선일보명조" w:eastAsia="조선일보명조" w:hAnsi="조선일보명조" w:cs="조선일보명조"/>
          <w:sz w:val="22"/>
        </w:rPr>
        <w:t xml:space="preserve">를 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>발생시키고 필터를 적용해본 결과,</w:t>
      </w:r>
      <w:r w:rsidR="009D7F0A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 xml:space="preserve">다른 두가지 필터에 비해 </w:t>
      </w:r>
      <w:r w:rsidR="002048AA">
        <w:rPr>
          <w:rFonts w:ascii="조선일보명조" w:eastAsia="조선일보명조" w:hAnsi="조선일보명조" w:cs="조선일보명조"/>
          <w:sz w:val="22"/>
        </w:rPr>
        <w:t>M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>edian 필터가 보다 원본에 가까운 이미지로 복원됨을 알 수 있었다.</w:t>
      </w:r>
      <w:r w:rsidR="009D7F0A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>하지만,</w:t>
      </w:r>
      <w:r w:rsidR="009D7F0A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>원본과 대비했을 때,</w:t>
      </w:r>
      <w:r w:rsidR="009D7F0A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>번짐(</w:t>
      </w:r>
      <w:r w:rsidR="009D7F0A">
        <w:rPr>
          <w:rFonts w:ascii="조선일보명조" w:eastAsia="조선일보명조" w:hAnsi="조선일보명조" w:cs="조선일보명조"/>
          <w:sz w:val="22"/>
        </w:rPr>
        <w:t>blur)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 xml:space="preserve"> 현상이 일어나,</w:t>
      </w:r>
      <w:r w:rsidR="009D7F0A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9D7F0A">
        <w:rPr>
          <w:rFonts w:ascii="조선일보명조" w:eastAsia="조선일보명조" w:hAnsi="조선일보명조" w:cs="조선일보명조" w:hint="eastAsia"/>
          <w:sz w:val="22"/>
        </w:rPr>
        <w:t>수채화 같은 이미지로 변함을 알 수 있었다.</w:t>
      </w:r>
      <w:r w:rsidR="009D7F0A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9D7F0A" w:rsidRPr="009D7F0A" w:rsidRDefault="009D7F0A" w:rsidP="009D7F0A">
      <w:pPr>
        <w:pStyle w:val="aa"/>
        <w:jc w:val="center"/>
        <w:rPr>
          <w:rFonts w:ascii="나눔명조" w:eastAsia="나눔명조" w:hAnsi="나눔명조"/>
        </w:rPr>
      </w:pPr>
      <w:r w:rsidRPr="009D7F0A">
        <w:rPr>
          <w:rFonts w:ascii="나눔명조" w:eastAsia="나눔명조" w:hAnsi="나눔명조"/>
          <w:noProof/>
        </w:rPr>
        <w:drawing>
          <wp:inline distT="0" distB="0" distL="0" distR="0" wp14:anchorId="267D1270" wp14:editId="27392C75">
            <wp:extent cx="2886075" cy="3171825"/>
            <wp:effectExtent l="0" t="0" r="9525" b="9525"/>
            <wp:docPr id="34" name="그림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886075" cy="317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7F0A" w:rsidRPr="009D7F0A" w:rsidRDefault="009D7F0A" w:rsidP="009D7F0A">
      <w:pPr>
        <w:pStyle w:val="aa"/>
        <w:jc w:val="center"/>
        <w:rPr>
          <w:rFonts w:ascii="나눔명조" w:eastAsia="나눔명조" w:hAnsi="나눔명조"/>
        </w:rPr>
      </w:pPr>
      <w:bookmarkStart w:id="9" w:name="_Ref526170787"/>
      <w:r w:rsidRPr="009D7F0A">
        <w:rPr>
          <w:rFonts w:ascii="나눔명조" w:eastAsia="나눔명조" w:hAnsi="나눔명조"/>
        </w:rPr>
        <w:t xml:space="preserve">Figure </w:t>
      </w:r>
      <w:r w:rsidRPr="009D7F0A">
        <w:rPr>
          <w:rFonts w:ascii="나눔명조" w:eastAsia="나눔명조" w:hAnsi="나눔명조"/>
        </w:rPr>
        <w:fldChar w:fldCharType="begin"/>
      </w:r>
      <w:r w:rsidRPr="009D7F0A">
        <w:rPr>
          <w:rFonts w:ascii="나눔명조" w:eastAsia="나눔명조" w:hAnsi="나눔명조"/>
        </w:rPr>
        <w:instrText xml:space="preserve"> SEQ Figure \* ARABIC </w:instrText>
      </w:r>
      <w:r w:rsidRPr="009D7F0A">
        <w:rPr>
          <w:rFonts w:ascii="나눔명조" w:eastAsia="나눔명조" w:hAnsi="나눔명조"/>
        </w:rPr>
        <w:fldChar w:fldCharType="separate"/>
      </w:r>
      <w:r w:rsidRPr="009D7F0A">
        <w:rPr>
          <w:rFonts w:ascii="나눔명조" w:eastAsia="나눔명조" w:hAnsi="나눔명조"/>
        </w:rPr>
        <w:t>8</w:t>
      </w:r>
      <w:r w:rsidRPr="009D7F0A">
        <w:rPr>
          <w:rFonts w:ascii="나눔명조" w:eastAsia="나눔명조" w:hAnsi="나눔명조"/>
        </w:rPr>
        <w:fldChar w:fldCharType="end"/>
      </w:r>
      <w:bookmarkEnd w:id="9"/>
      <w:r w:rsidRPr="009D7F0A">
        <w:rPr>
          <w:rFonts w:ascii="나눔명조" w:eastAsia="나눔명조" w:hAnsi="나눔명조"/>
        </w:rPr>
        <w:t xml:space="preserve">. 40%의 </w:t>
      </w:r>
      <w:r w:rsidRPr="009D7F0A">
        <w:rPr>
          <w:rFonts w:ascii="나눔명조" w:eastAsia="나눔명조" w:hAnsi="나눔명조" w:hint="eastAsia"/>
        </w:rPr>
        <w:t xml:space="preserve">발생 비율로 생성된 </w:t>
      </w:r>
      <w:r w:rsidR="00BF699E">
        <w:rPr>
          <w:rFonts w:ascii="나눔명조" w:eastAsia="나눔명조" w:hAnsi="나눔명조"/>
        </w:rPr>
        <w:t>S</w:t>
      </w:r>
      <w:r w:rsidRPr="009D7F0A">
        <w:rPr>
          <w:rFonts w:ascii="나눔명조" w:eastAsia="나눔명조" w:hAnsi="나눔명조"/>
        </w:rPr>
        <w:t xml:space="preserve">alt-and-pepper </w:t>
      </w:r>
      <w:r w:rsidRPr="009D7F0A">
        <w:rPr>
          <w:rFonts w:ascii="나눔명조" w:eastAsia="나눔명조" w:hAnsi="나눔명조" w:hint="eastAsia"/>
        </w:rPr>
        <w:t xml:space="preserve">노이즈에 </w:t>
      </w:r>
      <w:r w:rsidR="008A5CFA">
        <w:rPr>
          <w:rFonts w:ascii="나눔명조" w:eastAsia="나눔명조" w:hAnsi="나눔명조"/>
        </w:rPr>
        <w:t>M</w:t>
      </w:r>
      <w:r w:rsidRPr="009D7F0A">
        <w:rPr>
          <w:rFonts w:ascii="나눔명조" w:eastAsia="나눔명조" w:hAnsi="나눔명조"/>
        </w:rPr>
        <w:t xml:space="preserve">edian </w:t>
      </w:r>
      <w:r w:rsidRPr="009D7F0A">
        <w:rPr>
          <w:rFonts w:ascii="나눔명조" w:eastAsia="나눔명조" w:hAnsi="나눔명조" w:hint="eastAsia"/>
        </w:rPr>
        <w:t>필터 적용</w:t>
      </w:r>
    </w:p>
    <w:p w:rsidR="009D7F0A" w:rsidRDefault="009D7F0A" w:rsidP="009D7F0A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32AF3" w:rsidRPr="00C32AF3" w:rsidRDefault="009D7F0A" w:rsidP="009D7F0A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위 실험에서 </w:t>
      </w:r>
      <w:r>
        <w:rPr>
          <w:rFonts w:ascii="조선일보명조" w:eastAsia="조선일보명조" w:hAnsi="조선일보명조" w:cs="조선일보명조"/>
          <w:sz w:val="22"/>
        </w:rPr>
        <w:t>Salt-and-pepper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노이즈의 발생 비율은 </w:t>
      </w:r>
      <w:r>
        <w:rPr>
          <w:rFonts w:ascii="조선일보명조" w:eastAsia="조선일보명조" w:hAnsi="조선일보명조" w:cs="조선일보명조"/>
          <w:sz w:val="22"/>
        </w:rPr>
        <w:t xml:space="preserve">10% </w:t>
      </w:r>
      <w:r>
        <w:rPr>
          <w:rFonts w:ascii="조선일보명조" w:eastAsia="조선일보명조" w:hAnsi="조선일보명조" w:cs="조선일보명조" w:hint="eastAsia"/>
          <w:sz w:val="22"/>
        </w:rPr>
        <w:t>였으나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를 </w:t>
      </w:r>
      <w:r>
        <w:rPr>
          <w:rFonts w:ascii="조선일보명조" w:eastAsia="조선일보명조" w:hAnsi="조선일보명조" w:cs="조선일보명조"/>
          <w:sz w:val="22"/>
        </w:rPr>
        <w:t>40%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까지 증가 시킨 후, </w:t>
      </w:r>
      <w:r w:rsidR="00BF080B">
        <w:rPr>
          <w:rFonts w:ascii="조선일보명조" w:eastAsia="조선일보명조" w:hAnsi="조선일보명조" w:cs="조선일보명조"/>
          <w:sz w:val="22"/>
        </w:rPr>
        <w:t>M</w:t>
      </w:r>
      <w:r>
        <w:rPr>
          <w:rFonts w:ascii="조선일보명조" w:eastAsia="조선일보명조" w:hAnsi="조선일보명조" w:cs="조선일보명조"/>
          <w:sz w:val="22"/>
        </w:rPr>
        <w:t xml:space="preserve">edian </w:t>
      </w:r>
      <w:r>
        <w:rPr>
          <w:rFonts w:ascii="조선일보명조" w:eastAsia="조선일보명조" w:hAnsi="조선일보명조" w:cs="조선일보명조" w:hint="eastAsia"/>
          <w:sz w:val="22"/>
        </w:rPr>
        <w:t>필터를 적용하면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아래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6170787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 \* MERGEFORMAT </w:instrText>
      </w:r>
      <w:r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9D7F0A">
        <w:rPr>
          <w:rFonts w:ascii="조선일보명조" w:eastAsia="조선일보명조" w:hAnsi="조선일보명조" w:cs="조선일보명조"/>
          <w:sz w:val="22"/>
        </w:rPr>
        <w:t>Figure 8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에서 보이는 바와 같이 부분적으로 </w:t>
      </w:r>
      <w:r>
        <w:rPr>
          <w:rFonts w:ascii="조선일보명조" w:eastAsia="조선일보명조" w:hAnsi="조선일보명조" w:cs="조선일보명조"/>
          <w:sz w:val="22"/>
        </w:rPr>
        <w:t xml:space="preserve">0, 255 </w:t>
      </w:r>
      <w:r>
        <w:rPr>
          <w:rFonts w:ascii="조선일보명조" w:eastAsia="조선일보명조" w:hAnsi="조선일보명조" w:cs="조선일보명조" w:hint="eastAsia"/>
          <w:sz w:val="22"/>
        </w:rPr>
        <w:t>값이 남게 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또한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를 적절한 수준으로 임계 값을 지정해 필터를 지정함으로써 수채화 같은 느낌의 이미지 필터를 제작하고 판매하는 애플리케이션의 원리로 이용할 수 있을 것으로 생각한다. </w:t>
      </w:r>
    </w:p>
    <w:p w:rsidR="000F1D0E" w:rsidRDefault="008213E8" w:rsidP="00043961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일반적으로 </w:t>
      </w:r>
      <w:r>
        <w:rPr>
          <w:rFonts w:ascii="조선일보명조" w:eastAsia="조선일보명조" w:hAnsi="조선일보명조" w:cs="조선일보명조"/>
          <w:sz w:val="22"/>
        </w:rPr>
        <w:t>Gaussian</w:t>
      </w:r>
      <w:r w:rsidRPr="009D7F0A">
        <w:rPr>
          <w:rFonts w:ascii="조선일보명조" w:eastAsia="조선일보명조" w:hAnsi="조선일보명조" w:cs="조선일보명조" w:hint="eastAsia"/>
          <w:sz w:val="22"/>
        </w:rPr>
        <w:t xml:space="preserve"> 노이즈를 해결하기 위해서는 </w:t>
      </w:r>
      <w:r>
        <w:rPr>
          <w:rFonts w:ascii="조선일보명조" w:eastAsia="조선일보명조" w:hAnsi="조선일보명조" w:cs="조선일보명조"/>
          <w:sz w:val="22"/>
        </w:rPr>
        <w:t>M</w:t>
      </w:r>
      <w:r>
        <w:rPr>
          <w:rFonts w:ascii="조선일보명조" w:eastAsia="조선일보명조" w:hAnsi="조선일보명조" w:cs="조선일보명조" w:hint="eastAsia"/>
          <w:sz w:val="22"/>
        </w:rPr>
        <w:t>edian, Gaussian 필터</w:t>
      </w:r>
      <w:r w:rsidRPr="009D7F0A">
        <w:rPr>
          <w:rFonts w:ascii="조선일보명조" w:eastAsia="조선일보명조" w:hAnsi="조선일보명조" w:cs="조선일보명조" w:hint="eastAsia"/>
          <w:sz w:val="22"/>
        </w:rPr>
        <w:t>가 효율적이라고 알려져 있</w:t>
      </w:r>
      <w:r>
        <w:rPr>
          <w:rFonts w:ascii="조선일보명조" w:eastAsia="조선일보명조" w:hAnsi="조선일보명조" w:cs="조선일보명조" w:hint="eastAsia"/>
          <w:sz w:val="22"/>
        </w:rPr>
        <w:t>으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를 확인하기 위해 </w:t>
      </w:r>
      <w:r>
        <w:rPr>
          <w:rFonts w:ascii="조선일보명조" w:eastAsia="조선일보명조" w:hAnsi="조선일보명조" w:cs="조선일보명조"/>
          <w:sz w:val="22"/>
        </w:rPr>
        <w:t xml:space="preserve">Gaussian </w:t>
      </w:r>
      <w:r w:rsidRPr="009D7F0A">
        <w:rPr>
          <w:rFonts w:ascii="조선일보명조" w:eastAsia="조선일보명조" w:hAnsi="조선일보명조" w:cs="조선일보명조" w:hint="eastAsia"/>
          <w:sz w:val="22"/>
        </w:rPr>
        <w:t>노이즈</w:t>
      </w:r>
      <w:r>
        <w:rPr>
          <w:rFonts w:ascii="조선일보명조" w:eastAsia="조선일보명조" w:hAnsi="조선일보명조" w:cs="조선일보명조"/>
          <w:sz w:val="22"/>
        </w:rPr>
        <w:t xml:space="preserve">를 </w:t>
      </w:r>
      <w:r>
        <w:rPr>
          <w:rFonts w:ascii="조선일보명조" w:eastAsia="조선일보명조" w:hAnsi="조선일보명조" w:cs="조선일보명조" w:hint="eastAsia"/>
          <w:sz w:val="22"/>
        </w:rPr>
        <w:t>발생시키고 세가지 필터를 적용해본 결과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 w:rsidR="00A47E8E">
        <w:rPr>
          <w:rFonts w:ascii="조선일보명조" w:eastAsia="조선일보명조" w:hAnsi="조선일보명조" w:cs="조선일보명조" w:hint="eastAsia"/>
          <w:sz w:val="22"/>
        </w:rPr>
        <w:t xml:space="preserve">육안으로는 </w:t>
      </w:r>
      <w:r w:rsidR="00A47E8E">
        <w:rPr>
          <w:rFonts w:ascii="조선일보명조" w:eastAsia="조선일보명조" w:hAnsi="조선일보명조" w:cs="조선일보명조"/>
          <w:sz w:val="22"/>
        </w:rPr>
        <w:t xml:space="preserve">Gaussian </w:t>
      </w:r>
      <w:r w:rsidR="00A47E8E">
        <w:rPr>
          <w:rFonts w:ascii="조선일보명조" w:eastAsia="조선일보명조" w:hAnsi="조선일보명조" w:cs="조선일보명조" w:hint="eastAsia"/>
          <w:sz w:val="22"/>
        </w:rPr>
        <w:t>이 가장 효율적으로 보이지만,</w:t>
      </w:r>
      <w:r w:rsidR="00A47E8E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A47E8E">
        <w:rPr>
          <w:rFonts w:ascii="조선일보명조" w:eastAsia="조선일보명조" w:hAnsi="조선일보명조" w:cs="조선일보명조" w:hint="eastAsia"/>
          <w:sz w:val="22"/>
        </w:rPr>
        <w:t>사람마다 이를 다르게 평가할 수 있을 만큼 성능이 비슷했다.</w:t>
      </w:r>
      <w:r w:rsidR="00A47E8E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A47E8E">
        <w:rPr>
          <w:rFonts w:ascii="조선일보명조" w:eastAsia="조선일보명조" w:hAnsi="조선일보명조" w:cs="조선일보명조" w:hint="eastAsia"/>
          <w:sz w:val="22"/>
        </w:rPr>
        <w:t>이를 확인하기 위해서는 이미지 유사도 판별이 필요할 것으로 생각된다.</w:t>
      </w:r>
      <w:r w:rsidR="00A47E8E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D013AE" w:rsidRPr="00043961" w:rsidRDefault="00D013AE" w:rsidP="00043961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6502A5" w:rsidRPr="00F72820" w:rsidRDefault="006502A5" w:rsidP="006502A5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4. 참고문헌</w:t>
      </w:r>
    </w:p>
    <w:p w:rsidR="006A1765" w:rsidRPr="006A1765" w:rsidRDefault="006502A5" w:rsidP="006A176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A1765" w:rsidRPr="006A1765">
        <w:t>[1]</w:t>
      </w:r>
      <w:r w:rsidR="006A1765" w:rsidRPr="006A1765">
        <w:tab/>
        <w:t xml:space="preserve">V. Tuzlukov, </w:t>
      </w:r>
      <w:r w:rsidR="006A1765" w:rsidRPr="006A1765">
        <w:rPr>
          <w:i/>
        </w:rPr>
        <w:t>Signal processing noise</w:t>
      </w:r>
      <w:r w:rsidR="006A1765" w:rsidRPr="006A1765">
        <w:t>. CRC Press, 2002.</w:t>
      </w:r>
    </w:p>
    <w:p w:rsidR="006A1765" w:rsidRPr="006A1765" w:rsidRDefault="006A1765" w:rsidP="006A1765">
      <w:pPr>
        <w:pStyle w:val="EndNoteBibliography"/>
        <w:spacing w:after="0"/>
        <w:ind w:left="720" w:hanging="720"/>
      </w:pPr>
      <w:r w:rsidRPr="006A1765">
        <w:t>[2]</w:t>
      </w:r>
      <w:r w:rsidRPr="006A1765">
        <w:tab/>
        <w:t xml:space="preserve">T. Barbu, "Variational image denoising approach with diffusion porous media flow," in </w:t>
      </w:r>
      <w:r w:rsidRPr="006A1765">
        <w:rPr>
          <w:i/>
        </w:rPr>
        <w:t>Abstract and Applied Analysis</w:t>
      </w:r>
      <w:r w:rsidRPr="006A1765">
        <w:t>, 2013, vol. 2013: Hindawi.</w:t>
      </w:r>
    </w:p>
    <w:p w:rsidR="006A1765" w:rsidRPr="006A1765" w:rsidRDefault="006A1765" w:rsidP="006A1765">
      <w:pPr>
        <w:pStyle w:val="EndNoteBibliography"/>
        <w:spacing w:after="0"/>
        <w:ind w:left="720" w:hanging="720"/>
      </w:pPr>
      <w:r w:rsidRPr="006A1765">
        <w:lastRenderedPageBreak/>
        <w:t>[3]</w:t>
      </w:r>
      <w:r w:rsidRPr="006A1765">
        <w:tab/>
      </w:r>
      <w:r w:rsidRPr="006A1765">
        <w:rPr>
          <w:i/>
        </w:rPr>
        <w:t>Gaussian noise - Wikipedia</w:t>
      </w:r>
      <w:r w:rsidRPr="006A1765">
        <w:t xml:space="preserve">. Available: </w:t>
      </w:r>
      <w:hyperlink r:id="rId22" w:history="1">
        <w:r w:rsidRPr="006A1765">
          <w:rPr>
            <w:rStyle w:val="ab"/>
          </w:rPr>
          <w:t>https://en.wikipedia.org/wiki/Gaussian_noise</w:t>
        </w:r>
      </w:hyperlink>
    </w:p>
    <w:p w:rsidR="006A1765" w:rsidRPr="006A1765" w:rsidRDefault="006A1765" w:rsidP="006A1765">
      <w:pPr>
        <w:pStyle w:val="EndNoteBibliography"/>
        <w:spacing w:after="0"/>
        <w:ind w:left="720" w:hanging="720"/>
      </w:pPr>
      <w:r w:rsidRPr="006A1765">
        <w:t>[4]</w:t>
      </w:r>
      <w:r w:rsidRPr="006A1765">
        <w:tab/>
      </w:r>
      <w:r w:rsidRPr="006A1765">
        <w:rPr>
          <w:i/>
        </w:rPr>
        <w:t>Salt and Pepper Image Denoising Using MATLAB | Wirebiters</w:t>
      </w:r>
      <w:r w:rsidRPr="006A1765">
        <w:t xml:space="preserve">. Available: </w:t>
      </w:r>
      <w:hyperlink r:id="rId23" w:history="1">
        <w:r w:rsidRPr="006A1765">
          <w:rPr>
            <w:rStyle w:val="ab"/>
          </w:rPr>
          <w:t>http://www.wirebiters.com/salt-pepper-image-denoising-using-matlab/</w:t>
        </w:r>
      </w:hyperlink>
    </w:p>
    <w:p w:rsidR="006A1765" w:rsidRPr="006A1765" w:rsidRDefault="006A1765" w:rsidP="006A1765">
      <w:pPr>
        <w:pStyle w:val="EndNoteBibliography"/>
        <w:spacing w:after="0"/>
        <w:ind w:left="720" w:hanging="720"/>
      </w:pPr>
      <w:r w:rsidRPr="006A1765">
        <w:t>[5]</w:t>
      </w:r>
      <w:r w:rsidRPr="006A1765">
        <w:tab/>
        <w:t xml:space="preserve">O. Marques, </w:t>
      </w:r>
      <w:r w:rsidRPr="006A1765">
        <w:rPr>
          <w:i/>
        </w:rPr>
        <w:t>Practical image and video processing using MATLAB</w:t>
      </w:r>
      <w:r w:rsidRPr="006A1765">
        <w:t>. John Wiley &amp; Sons, 2011.</w:t>
      </w:r>
    </w:p>
    <w:p w:rsidR="006A1765" w:rsidRPr="006A1765" w:rsidRDefault="006A1765" w:rsidP="006A1765">
      <w:pPr>
        <w:pStyle w:val="EndNoteBibliography"/>
        <w:spacing w:after="0"/>
        <w:ind w:left="720" w:hanging="720"/>
      </w:pPr>
      <w:r w:rsidRPr="006A1765">
        <w:t>[6]</w:t>
      </w:r>
      <w:r w:rsidRPr="006A1765">
        <w:tab/>
      </w:r>
      <w:r w:rsidRPr="006A1765">
        <w:rPr>
          <w:i/>
        </w:rPr>
        <w:t>OpenCV library</w:t>
      </w:r>
      <w:r w:rsidRPr="006A1765">
        <w:t xml:space="preserve">. Available: </w:t>
      </w:r>
      <w:hyperlink r:id="rId24" w:history="1">
        <w:r w:rsidRPr="006A1765">
          <w:rPr>
            <w:rStyle w:val="ab"/>
          </w:rPr>
          <w:t>https://opencv.org/</w:t>
        </w:r>
      </w:hyperlink>
    </w:p>
    <w:p w:rsidR="006A1765" w:rsidRPr="006A1765" w:rsidRDefault="006A1765" w:rsidP="006A1765">
      <w:pPr>
        <w:pStyle w:val="EndNoteBibliography"/>
        <w:spacing w:after="0"/>
        <w:ind w:left="720" w:hanging="720"/>
      </w:pPr>
      <w:r w:rsidRPr="006A1765">
        <w:t>[7]</w:t>
      </w:r>
      <w:r w:rsidRPr="006A1765">
        <w:tab/>
        <w:t xml:space="preserve">K. Dawson-Howe, </w:t>
      </w:r>
      <w:r w:rsidRPr="006A1765">
        <w:rPr>
          <w:i/>
        </w:rPr>
        <w:t>A practical introduction to computer vision with opencv</w:t>
      </w:r>
      <w:r w:rsidRPr="006A1765">
        <w:t>. John Wiley &amp; Sons, 2014.</w:t>
      </w:r>
    </w:p>
    <w:p w:rsidR="006A1765" w:rsidRPr="006A1765" w:rsidRDefault="006A1765" w:rsidP="006A1765">
      <w:pPr>
        <w:pStyle w:val="EndNoteBibliography"/>
        <w:ind w:left="720" w:hanging="720"/>
      </w:pPr>
      <w:r w:rsidRPr="006A1765">
        <w:t>[8]</w:t>
      </w:r>
      <w:r w:rsidRPr="006A1765">
        <w:tab/>
        <w:t xml:space="preserve">OpenCV. </w:t>
      </w:r>
      <w:r w:rsidRPr="006A1765">
        <w:rPr>
          <w:i/>
        </w:rPr>
        <w:t>OpenCV: Smoothing Images</w:t>
      </w:r>
      <w:r w:rsidRPr="006A1765">
        <w:t xml:space="preserve">. Available: </w:t>
      </w:r>
      <w:hyperlink r:id="rId25" w:history="1">
        <w:r w:rsidRPr="006A1765">
          <w:rPr>
            <w:rStyle w:val="ab"/>
          </w:rPr>
          <w:t>https://docs.opencv.org/3.1.0/dc/dd3/tutorial_gausian_median_blur_bilateral_filter.html</w:t>
        </w:r>
      </w:hyperlink>
    </w:p>
    <w:p w:rsidR="00C94BE8" w:rsidRPr="00C94BE8" w:rsidRDefault="006502A5" w:rsidP="000F1D0E">
      <w:pPr>
        <w:jc w:val="left"/>
      </w:pPr>
      <w:r>
        <w:fldChar w:fldCharType="end"/>
      </w:r>
    </w:p>
    <w:sectPr w:rsidR="00C94BE8" w:rsidRPr="00C94BE8" w:rsidSect="00C63852">
      <w:footerReference w:type="default" r:id="rId26"/>
      <w:pgSz w:w="11906" w:h="16838" w:code="9"/>
      <w:pgMar w:top="1134" w:right="1134" w:bottom="567" w:left="1134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85E8D" w:rsidRDefault="00E85E8D" w:rsidP="008620F4">
      <w:pPr>
        <w:spacing w:after="0" w:line="240" w:lineRule="auto"/>
      </w:pPr>
      <w:r>
        <w:separator/>
      </w:r>
    </w:p>
  </w:endnote>
  <w:endnote w:type="continuationSeparator" w:id="0">
    <w:p w:rsidR="00E85E8D" w:rsidRDefault="00E85E8D" w:rsidP="008620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2Coding">
    <w:panose1 w:val="020B0609020101020101"/>
    <w:charset w:val="81"/>
    <w:family w:val="modern"/>
    <w:pitch w:val="fixed"/>
    <w:sig w:usb0="800002EF" w:usb1="79D7FDFB" w:usb2="00000034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굴림체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조선일보명조">
    <w:panose1 w:val="02030304000000000000"/>
    <w:charset w:val="81"/>
    <w:family w:val="roman"/>
    <w:pitch w:val="variable"/>
    <w:sig w:usb0="F1002BFF" w:usb1="29DFFFFF" w:usb2="00000037" w:usb3="00000000" w:csb0="003F00FF" w:csb1="00000000"/>
  </w:font>
  <w:font w:name="나눔명조">
    <w:panose1 w:val="02020603020101020101"/>
    <w:charset w:val="81"/>
    <w:family w:val="roman"/>
    <w:pitch w:val="variable"/>
    <w:sig w:usb0="800002A7" w:usb1="09D7FCFB" w:usb2="00000010" w:usb3="00000000" w:csb0="0008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D7F0A" w:rsidRDefault="009D7F0A">
    <w:pPr>
      <w:pStyle w:val="a4"/>
    </w:pPr>
    <w:r>
      <w:rPr>
        <w:noProof/>
        <w:color w:val="808080" w:themeColor="background1" w:themeShade="80"/>
      </w:rPr>
      <mc:AlternateContent>
        <mc:Choice Requires="wpg">
          <w:drawing>
            <wp:anchor distT="0" distB="0" distL="0" distR="0" simplePos="0" relativeHeight="251660288" behindDoc="0" locked="0" layoutInCell="1" allowOverlap="1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5943600" cy="320040"/>
              <wp:effectExtent l="0" t="0" r="0" b="3810"/>
              <wp:wrapSquare wrapText="bothSides"/>
              <wp:docPr id="37" name="그룹 3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38" name="사각형 38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39" name="텍스트 상자 39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D7F0A" w:rsidRDefault="009D7F0A">
                            <w:pPr>
                              <w:jc w:val="right"/>
                              <w:rPr>
                                <w:color w:val="7F7F7F" w:themeColor="text1" w:themeTint="80"/>
                              </w:rPr>
                            </w:pPr>
                          </w:p>
                          <w:p w:rsidR="009D7F0A" w:rsidRDefault="009D7F0A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id="그룹 37" o:spid="_x0000_s1026" style="position:absolute;left:0;text-align:left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">
              <v:rect id="사각형 38" o:spid="_x0000_s1027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" fillcolor="black [3213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텍스트 상자 39" o:spid="_x0000_s1028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" filled="f" stroked="f" strokeweight=".5pt">
                <v:textbox inset=",,,0">
                  <w:txbxContent>
                    <w:p w:rsidR="009D7F0A" w:rsidRDefault="009D7F0A">
                      <w:pPr>
                        <w:jc w:val="right"/>
                        <w:rPr>
                          <w:color w:val="7F7F7F" w:themeColor="text1" w:themeTint="80"/>
                        </w:rPr>
                      </w:pPr>
                    </w:p>
                    <w:p w:rsidR="009D7F0A" w:rsidRDefault="009D7F0A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40" name="사각형 4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tx1"/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:rsidR="009D7F0A" w:rsidRDefault="009D7F0A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begin"/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instrText>PAGE   \* MERGEFORMAT</w:instrTex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separate"/>
                          </w:r>
                          <w:r w:rsidR="007E4FAA" w:rsidRPr="007E4FAA">
                            <w:rPr>
                              <w:noProof/>
                              <w:color w:val="FFFFFF" w:themeColor="background1"/>
                              <w:sz w:val="22"/>
                              <w:szCs w:val="28"/>
                              <w:lang w:val="ko-KR"/>
                            </w:rPr>
                            <w:t>6</w: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id="사각형 40" o:spid="_x0000_s1029" style="position:absolute;left:0;text-align:left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" fillcolor="black [3213]" stroked="f" strokeweight="3pt">
              <v:textbox>
                <w:txbxContent>
                  <w:p w:rsidR="009D7F0A" w:rsidRDefault="009D7F0A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begin"/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instrText>PAGE   \* MERGEFORMAT</w:instrTex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separate"/>
                    </w:r>
                    <w:r w:rsidR="007E4FAA" w:rsidRPr="007E4FAA">
                      <w:rPr>
                        <w:noProof/>
                        <w:color w:val="FFFFFF" w:themeColor="background1"/>
                        <w:sz w:val="22"/>
                        <w:szCs w:val="28"/>
                        <w:lang w:val="ko-KR"/>
                      </w:rPr>
                      <w:t>6</w: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85E8D" w:rsidRDefault="00E85E8D" w:rsidP="008620F4">
      <w:pPr>
        <w:spacing w:after="0" w:line="240" w:lineRule="auto"/>
      </w:pPr>
      <w:r>
        <w:separator/>
      </w:r>
    </w:p>
  </w:footnote>
  <w:footnote w:type="continuationSeparator" w:id="0">
    <w:p w:rsidR="00E85E8D" w:rsidRDefault="00E85E8D" w:rsidP="008620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216862"/>
    <w:multiLevelType w:val="hybridMultilevel"/>
    <w:tmpl w:val="6BEEE9FC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0DB165D4"/>
    <w:multiLevelType w:val="hybridMultilevel"/>
    <w:tmpl w:val="8C24C430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32C20361"/>
    <w:multiLevelType w:val="multilevel"/>
    <w:tmpl w:val="8BCEF5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CB80C31"/>
    <w:multiLevelType w:val="hybridMultilevel"/>
    <w:tmpl w:val="D2022A4E"/>
    <w:lvl w:ilvl="0" w:tplc="04090009">
      <w:start w:val="1"/>
      <w:numFmt w:val="bullet"/>
      <w:lvlText w:val="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628319B3"/>
    <w:multiLevelType w:val="multilevel"/>
    <w:tmpl w:val="9DCE95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6BBE391D"/>
    <w:multiLevelType w:val="hybridMultilevel"/>
    <w:tmpl w:val="335E2326"/>
    <w:lvl w:ilvl="0" w:tplc="6F8E340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EBC44AF8">
      <w:numFmt w:val="bullet"/>
      <w:lvlText w:val="-"/>
      <w:lvlJc w:val="left"/>
      <w:pPr>
        <w:ind w:left="1160" w:hanging="360"/>
      </w:pPr>
      <w:rPr>
        <w:rFonts w:ascii="Cambria" w:eastAsia="맑은 고딕" w:hAnsi="Cambria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isplayBackgroundShape/>
  <w:bordersDoNotSurroundHeader/>
  <w:bordersDoNotSurroundFooter/>
  <w:gutterAtTop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d5dd5evvwswaeswduxffryerrdz92vdx0a&quot;&gt;report&lt;record-ids&gt;&lt;item&gt;1&lt;/item&gt;&lt;item&gt;2&lt;/item&gt;&lt;item&gt;3&lt;/item&gt;&lt;item&gt;4&lt;/item&gt;&lt;item&gt;5&lt;/item&gt;&lt;item&gt;6&lt;/item&gt;&lt;item&gt;7&lt;/item&gt;&lt;item&gt;8&lt;/item&gt;&lt;/record-ids&gt;&lt;/item&gt;&lt;/Libraries&gt;"/>
  </w:docVars>
  <w:rsids>
    <w:rsidRoot w:val="003D139C"/>
    <w:rsid w:val="00043961"/>
    <w:rsid w:val="00055925"/>
    <w:rsid w:val="000B28D0"/>
    <w:rsid w:val="000F1D0E"/>
    <w:rsid w:val="00182A58"/>
    <w:rsid w:val="00202758"/>
    <w:rsid w:val="002048AA"/>
    <w:rsid w:val="00225912"/>
    <w:rsid w:val="00231900"/>
    <w:rsid w:val="00243CE4"/>
    <w:rsid w:val="002715AD"/>
    <w:rsid w:val="00314F77"/>
    <w:rsid w:val="003D139C"/>
    <w:rsid w:val="003D5D1F"/>
    <w:rsid w:val="00433E89"/>
    <w:rsid w:val="0049027B"/>
    <w:rsid w:val="004A7053"/>
    <w:rsid w:val="00575F01"/>
    <w:rsid w:val="006502A5"/>
    <w:rsid w:val="006570B0"/>
    <w:rsid w:val="00661CC8"/>
    <w:rsid w:val="006A1765"/>
    <w:rsid w:val="006E3055"/>
    <w:rsid w:val="006F5CA4"/>
    <w:rsid w:val="00732080"/>
    <w:rsid w:val="007D1148"/>
    <w:rsid w:val="007E4FAA"/>
    <w:rsid w:val="008213E8"/>
    <w:rsid w:val="008520DA"/>
    <w:rsid w:val="008620F4"/>
    <w:rsid w:val="008A5CFA"/>
    <w:rsid w:val="009755B2"/>
    <w:rsid w:val="009826BB"/>
    <w:rsid w:val="009D7F0A"/>
    <w:rsid w:val="00A0485D"/>
    <w:rsid w:val="00A47E8E"/>
    <w:rsid w:val="00A56999"/>
    <w:rsid w:val="00B62888"/>
    <w:rsid w:val="00BF080B"/>
    <w:rsid w:val="00BF699E"/>
    <w:rsid w:val="00C10C9F"/>
    <w:rsid w:val="00C32AF3"/>
    <w:rsid w:val="00C63852"/>
    <w:rsid w:val="00C94BE8"/>
    <w:rsid w:val="00CB5C0C"/>
    <w:rsid w:val="00CC7DAA"/>
    <w:rsid w:val="00CE45A3"/>
    <w:rsid w:val="00D013AE"/>
    <w:rsid w:val="00D22797"/>
    <w:rsid w:val="00DA46D1"/>
    <w:rsid w:val="00E12753"/>
    <w:rsid w:val="00E338CC"/>
    <w:rsid w:val="00E85E8D"/>
    <w:rsid w:val="00EC12B2"/>
    <w:rsid w:val="00F245BE"/>
    <w:rsid w:val="00F43630"/>
    <w:rsid w:val="00F72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07A7397-57F4-4801-90FA-854E0E81A3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C94BE8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CC7DAA"/>
    <w:pPr>
      <w:keepNext/>
      <w:ind w:leftChars="300" w:left="300" w:hangingChars="200" w:hanging="20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8620F4"/>
  </w:style>
  <w:style w:type="paragraph" w:styleId="a4">
    <w:name w:val="footer"/>
    <w:basedOn w:val="a"/>
    <w:link w:val="Char0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8620F4"/>
  </w:style>
  <w:style w:type="paragraph" w:customStyle="1" w:styleId="a5">
    <w:name w:val="바탕글"/>
    <w:rsid w:val="008620F4"/>
    <w:pPr>
      <w:widowControl w:val="0"/>
      <w:tabs>
        <w:tab w:val="left" w:pos="800"/>
        <w:tab w:val="left" w:pos="1600"/>
        <w:tab w:val="left" w:pos="2400"/>
        <w:tab w:val="left" w:pos="3200"/>
        <w:tab w:val="left" w:pos="4000"/>
        <w:tab w:val="left" w:pos="4800"/>
        <w:tab w:val="left" w:pos="5600"/>
        <w:tab w:val="left" w:pos="6400"/>
        <w:tab w:val="left" w:pos="7200"/>
        <w:tab w:val="left" w:pos="8000"/>
        <w:tab w:val="left" w:pos="8800"/>
        <w:tab w:val="left" w:pos="9600"/>
        <w:tab w:val="left" w:pos="10400"/>
        <w:tab w:val="left" w:pos="11200"/>
        <w:tab w:val="left" w:pos="12000"/>
        <w:tab w:val="left" w:pos="12800"/>
        <w:tab w:val="left" w:pos="13600"/>
        <w:tab w:val="left" w:pos="14400"/>
        <w:tab w:val="left" w:pos="15200"/>
        <w:tab w:val="left" w:pos="16000"/>
        <w:tab w:val="left" w:pos="16800"/>
        <w:tab w:val="left" w:pos="17600"/>
        <w:tab w:val="left" w:pos="18400"/>
        <w:tab w:val="left" w:pos="19200"/>
        <w:tab w:val="left" w:pos="20000"/>
        <w:tab w:val="left" w:pos="20800"/>
        <w:tab w:val="left" w:pos="21600"/>
        <w:tab w:val="left" w:pos="22400"/>
        <w:tab w:val="left" w:pos="23200"/>
        <w:tab w:val="left" w:pos="24000"/>
        <w:tab w:val="left" w:pos="24800"/>
      </w:tabs>
      <w:wordWrap w:val="0"/>
      <w:autoSpaceDE w:val="0"/>
      <w:autoSpaceDN w:val="0"/>
      <w:adjustRightInd w:val="0"/>
      <w:spacing w:after="0" w:line="277" w:lineRule="auto"/>
    </w:pPr>
    <w:rPr>
      <w:rFonts w:ascii="바탕" w:eastAsia="바탕" w:hAnsi="Times New Roman" w:cs="Times New Roman"/>
      <w:color w:val="000000"/>
      <w:kern w:val="0"/>
      <w:szCs w:val="20"/>
    </w:rPr>
  </w:style>
  <w:style w:type="table" w:styleId="a6">
    <w:name w:val="Table Grid"/>
    <w:basedOn w:val="a1"/>
    <w:uiPriority w:val="39"/>
    <w:rsid w:val="008620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No Spacing"/>
    <w:link w:val="Char1"/>
    <w:uiPriority w:val="1"/>
    <w:qFormat/>
    <w:rsid w:val="008620F4"/>
    <w:pPr>
      <w:spacing w:after="0" w:line="240" w:lineRule="auto"/>
      <w:jc w:val="left"/>
    </w:pPr>
    <w:rPr>
      <w:kern w:val="0"/>
      <w:sz w:val="22"/>
    </w:rPr>
  </w:style>
  <w:style w:type="character" w:customStyle="1" w:styleId="Char1">
    <w:name w:val="간격 없음 Char"/>
    <w:basedOn w:val="a0"/>
    <w:link w:val="a7"/>
    <w:uiPriority w:val="1"/>
    <w:rsid w:val="008620F4"/>
    <w:rPr>
      <w:kern w:val="0"/>
      <w:sz w:val="22"/>
    </w:rPr>
  </w:style>
  <w:style w:type="table" w:styleId="30">
    <w:name w:val="Plain Table 3"/>
    <w:basedOn w:val="a1"/>
    <w:uiPriority w:val="43"/>
    <w:rsid w:val="008620F4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a8">
    <w:name w:val="Grid Table Light"/>
    <w:basedOn w:val="a1"/>
    <w:uiPriority w:val="40"/>
    <w:rsid w:val="008620F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1Char">
    <w:name w:val="제목 1 Char"/>
    <w:basedOn w:val="a0"/>
    <w:link w:val="1"/>
    <w:uiPriority w:val="9"/>
    <w:rsid w:val="00C94BE8"/>
    <w:rPr>
      <w:rFonts w:asciiTheme="majorHAnsi" w:eastAsiaTheme="majorEastAsia" w:hAnsiTheme="majorHAnsi" w:cstheme="majorBidi"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6502A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6502A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6502A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6502A5"/>
    <w:rPr>
      <w:rFonts w:ascii="맑은 고딕" w:eastAsia="맑은 고딕" w:hAnsi="맑은 고딕"/>
      <w:noProof/>
    </w:rPr>
  </w:style>
  <w:style w:type="character" w:customStyle="1" w:styleId="3Char">
    <w:name w:val="제목 3 Char"/>
    <w:basedOn w:val="a0"/>
    <w:link w:val="3"/>
    <w:uiPriority w:val="9"/>
    <w:semiHidden/>
    <w:rsid w:val="00CC7DAA"/>
    <w:rPr>
      <w:rFonts w:asciiTheme="majorHAnsi" w:eastAsiaTheme="majorEastAsia" w:hAnsiTheme="majorHAnsi" w:cstheme="majorBidi"/>
    </w:rPr>
  </w:style>
  <w:style w:type="paragraph" w:styleId="a9">
    <w:name w:val="List Paragraph"/>
    <w:basedOn w:val="a"/>
    <w:uiPriority w:val="34"/>
    <w:qFormat/>
    <w:rsid w:val="00CC7DAA"/>
    <w:pPr>
      <w:ind w:leftChars="400" w:left="800"/>
    </w:pPr>
  </w:style>
  <w:style w:type="paragraph" w:styleId="aa">
    <w:name w:val="caption"/>
    <w:basedOn w:val="a"/>
    <w:next w:val="a"/>
    <w:uiPriority w:val="35"/>
    <w:unhideWhenUsed/>
    <w:qFormat/>
    <w:rsid w:val="00B62888"/>
    <w:rPr>
      <w:b/>
      <w:bCs/>
      <w:szCs w:val="20"/>
    </w:rPr>
  </w:style>
  <w:style w:type="character" w:styleId="ab">
    <w:name w:val="Hyperlink"/>
    <w:basedOn w:val="a0"/>
    <w:uiPriority w:val="99"/>
    <w:unhideWhenUsed/>
    <w:rsid w:val="00D22797"/>
    <w:rPr>
      <w:color w:val="0563C1" w:themeColor="hyperlink"/>
      <w:u w:val="single"/>
    </w:rPr>
  </w:style>
  <w:style w:type="paragraph" w:styleId="HTML">
    <w:name w:val="HTML Preformatted"/>
    <w:basedOn w:val="a"/>
    <w:link w:val="HTMLChar"/>
    <w:uiPriority w:val="99"/>
    <w:unhideWhenUsed/>
    <w:rsid w:val="009755B2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굴림체" w:eastAsia="굴림체" w:hAnsi="굴림체" w:cs="굴림체"/>
      <w:kern w:val="0"/>
      <w:sz w:val="24"/>
      <w:szCs w:val="24"/>
    </w:rPr>
  </w:style>
  <w:style w:type="character" w:customStyle="1" w:styleId="HTMLChar">
    <w:name w:val="미리 서식이 지정된 HTML Char"/>
    <w:basedOn w:val="a0"/>
    <w:link w:val="HTML"/>
    <w:uiPriority w:val="99"/>
    <w:rsid w:val="009755B2"/>
    <w:rPr>
      <w:rFonts w:ascii="굴림체" w:eastAsia="굴림체" w:hAnsi="굴림체" w:cs="굴림체"/>
      <w:kern w:val="0"/>
      <w:sz w:val="24"/>
      <w:szCs w:val="24"/>
    </w:rPr>
  </w:style>
  <w:style w:type="character" w:customStyle="1" w:styleId="kt">
    <w:name w:val="kt"/>
    <w:basedOn w:val="a0"/>
    <w:rsid w:val="009755B2"/>
  </w:style>
  <w:style w:type="character" w:customStyle="1" w:styleId="nf">
    <w:name w:val="nf"/>
    <w:basedOn w:val="a0"/>
    <w:rsid w:val="009755B2"/>
  </w:style>
  <w:style w:type="character" w:customStyle="1" w:styleId="p">
    <w:name w:val="p"/>
    <w:basedOn w:val="a0"/>
    <w:rsid w:val="009755B2"/>
  </w:style>
  <w:style w:type="character" w:customStyle="1" w:styleId="n">
    <w:name w:val="n"/>
    <w:basedOn w:val="a0"/>
    <w:rsid w:val="009755B2"/>
  </w:style>
  <w:style w:type="character" w:customStyle="1" w:styleId="o">
    <w:name w:val="o"/>
    <w:basedOn w:val="a0"/>
    <w:rsid w:val="009755B2"/>
  </w:style>
  <w:style w:type="character" w:customStyle="1" w:styleId="nb">
    <w:name w:val="nb"/>
    <w:basedOn w:val="a0"/>
    <w:rsid w:val="009755B2"/>
  </w:style>
  <w:style w:type="character" w:customStyle="1" w:styleId="mf">
    <w:name w:val="mf"/>
    <w:basedOn w:val="a0"/>
    <w:rsid w:val="009755B2"/>
  </w:style>
  <w:style w:type="character" w:customStyle="1" w:styleId="k">
    <w:name w:val="k"/>
    <w:basedOn w:val="a0"/>
    <w:rsid w:val="009755B2"/>
  </w:style>
  <w:style w:type="character" w:customStyle="1" w:styleId="mi">
    <w:name w:val="mi"/>
    <w:basedOn w:val="a0"/>
    <w:rsid w:val="009755B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353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18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93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4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63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32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80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4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05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1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074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34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747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67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7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61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23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52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877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809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69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19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80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62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94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800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0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0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091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906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19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5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20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7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3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07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766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1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231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0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hyperlink" Target="https://docs.opencv.org/3.1.0/dc/dd3/tutorial_gausian_median_blur_bilateral_filter.html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yperlink" Target="https://opencv.org/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yperlink" Target="http://www.wirebiters.com/salt-pepper-image-denoising-using-matlab/" TargetMode="External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hyperlink" Target="https://en.wikipedia.org/wiki/Gaussian_noise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C64E85-64BD-4B1C-B295-ABEDC25AC9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2</TotalTime>
  <Pages>1</Pages>
  <Words>1823</Words>
  <Characters>10397</Characters>
  <Application>Microsoft Office Word</Application>
  <DocSecurity>0</DocSecurity>
  <Lines>86</Lines>
  <Paragraphs>2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사용자</dc:creator>
  <cp:keywords/>
  <dc:description/>
  <cp:lastModifiedBy>Windows 사용자</cp:lastModifiedBy>
  <cp:revision>30</cp:revision>
  <dcterms:created xsi:type="dcterms:W3CDTF">2018-10-01T02:25:00Z</dcterms:created>
  <dcterms:modified xsi:type="dcterms:W3CDTF">2018-10-01T10:19:00Z</dcterms:modified>
</cp:coreProperties>
</file>